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BFD936" w14:textId="2D1FFDD7" w:rsidR="00282204" w:rsidRPr="00021CBE" w:rsidRDefault="00636D36" w:rsidP="00021CBE">
      <w:pPr>
        <w:pStyle w:val="Heading1"/>
        <w:numPr>
          <w:ilvl w:val="0"/>
          <w:numId w:val="0"/>
        </w:numPr>
        <w:jc w:val="center"/>
        <w:rPr>
          <w:rFonts w:ascii="Times New Roman" w:hAnsi="Times New Roman" w:cs="Times New Roman"/>
          <w:b/>
          <w:color w:val="auto"/>
          <w:sz w:val="28"/>
        </w:rPr>
      </w:pPr>
      <w:bookmarkStart w:id="0" w:name="_Toc536696729"/>
      <w:bookmarkStart w:id="1" w:name="_GoBack"/>
      <w:bookmarkEnd w:id="1"/>
      <w:r w:rsidRPr="00D9273C">
        <w:rPr>
          <w:rFonts w:ascii="Times New Roman" w:hAnsi="Times New Roman" w:cs="Times New Roman"/>
          <w:b/>
          <w:color w:val="auto"/>
          <w:sz w:val="28"/>
        </w:rPr>
        <w:t>BAB I</w:t>
      </w:r>
      <w:bookmarkEnd w:id="0"/>
      <w:r w:rsidR="00282204" w:rsidRPr="00021CBE">
        <w:rPr>
          <w:rFonts w:ascii="Times New Roman" w:hAnsi="Times New Roman" w:cs="Times New Roman"/>
          <w:b/>
          <w:color w:val="auto"/>
          <w:sz w:val="28"/>
        </w:rPr>
        <w:t xml:space="preserve"> </w:t>
      </w:r>
    </w:p>
    <w:p w14:paraId="7E0D7073" w14:textId="55DC47EB" w:rsidR="00636D36" w:rsidRPr="00021CBE" w:rsidRDefault="00282204" w:rsidP="00021CBE">
      <w:pPr>
        <w:pStyle w:val="Heading1"/>
        <w:numPr>
          <w:ilvl w:val="0"/>
          <w:numId w:val="0"/>
        </w:numPr>
        <w:jc w:val="center"/>
        <w:rPr>
          <w:rFonts w:ascii="Times New Roman" w:hAnsi="Times New Roman" w:cs="Times New Roman"/>
          <w:b/>
          <w:color w:val="auto"/>
          <w:sz w:val="28"/>
        </w:rPr>
      </w:pPr>
      <w:bookmarkStart w:id="2" w:name="_Toc524276076"/>
      <w:bookmarkStart w:id="3" w:name="_Toc524277061"/>
      <w:bookmarkStart w:id="4" w:name="_Toc536696730"/>
      <w:r w:rsidRPr="00021CBE">
        <w:rPr>
          <w:rFonts w:ascii="Times New Roman" w:hAnsi="Times New Roman" w:cs="Times New Roman"/>
          <w:b/>
          <w:color w:val="auto"/>
          <w:sz w:val="28"/>
        </w:rPr>
        <w:t>PENDAHULAN</w:t>
      </w:r>
      <w:bookmarkEnd w:id="2"/>
      <w:bookmarkEnd w:id="3"/>
      <w:bookmarkEnd w:id="4"/>
    </w:p>
    <w:p w14:paraId="679CBD60" w14:textId="77777777" w:rsidR="00636D36" w:rsidRPr="00AB00D0" w:rsidRDefault="00636D36" w:rsidP="00282204">
      <w:pPr>
        <w:spacing w:after="0" w:line="480" w:lineRule="auto"/>
        <w:rPr>
          <w:rFonts w:ascii="Times New Roman" w:hAnsi="Times New Roman" w:cs="Times New Roman"/>
          <w:b/>
          <w:sz w:val="24"/>
          <w:szCs w:val="28"/>
        </w:rPr>
      </w:pPr>
    </w:p>
    <w:p w14:paraId="0319F5D4" w14:textId="77777777" w:rsidR="00636D36" w:rsidRDefault="00636D36" w:rsidP="008F7594">
      <w:pPr>
        <w:pStyle w:val="Heading2"/>
        <w:numPr>
          <w:ilvl w:val="0"/>
          <w:numId w:val="2"/>
        </w:numPr>
        <w:spacing w:line="480" w:lineRule="auto"/>
        <w:rPr>
          <w:rFonts w:ascii="Times New Roman" w:hAnsi="Times New Roman" w:cs="Times New Roman"/>
          <w:b/>
          <w:color w:val="auto"/>
          <w:sz w:val="24"/>
          <w:szCs w:val="24"/>
        </w:rPr>
      </w:pPr>
      <w:bookmarkStart w:id="5" w:name="_Toc536696731"/>
      <w:r w:rsidRPr="00282204">
        <w:rPr>
          <w:rFonts w:ascii="Times New Roman" w:hAnsi="Times New Roman" w:cs="Times New Roman"/>
          <w:b/>
          <w:color w:val="auto"/>
          <w:sz w:val="24"/>
          <w:szCs w:val="24"/>
        </w:rPr>
        <w:t>Latar Belakang Masalah</w:t>
      </w:r>
      <w:bookmarkEnd w:id="5"/>
    </w:p>
    <w:p w14:paraId="33E8B915" w14:textId="77777777" w:rsidR="00FA644E" w:rsidRPr="00FA644E" w:rsidRDefault="00FA644E" w:rsidP="00FA644E">
      <w:pPr>
        <w:spacing w:after="0" w:line="480" w:lineRule="auto"/>
        <w:ind w:firstLine="720"/>
        <w:jc w:val="both"/>
        <w:rPr>
          <w:rFonts w:ascii="Times New Roman" w:hAnsi="Times New Roman" w:cs="Times New Roman"/>
          <w:sz w:val="24"/>
          <w:lang w:val="en-US"/>
        </w:rPr>
      </w:pPr>
      <w:r w:rsidRPr="00FA644E">
        <w:rPr>
          <w:rFonts w:ascii="Times New Roman" w:hAnsi="Times New Roman" w:cs="Times New Roman"/>
          <w:sz w:val="24"/>
          <w:lang w:val="en-US"/>
        </w:rPr>
        <w:t>Penelitian Audit Teknologi Informasi Atas Efektivitas Dan Efisiensi Pada Kegiatan Operasional KAP Amachi Arifin Mardani dan Muliadi mendesak dilakukan karena KAP telah lama 20 tahun menggunakan program Paskat untuk kegiatan internal organisasi KAP yang dilakukan oleh auditor KAP. Pada masa sekarang ini membutuhkan sistem untuk menunjang kegiatan operasional perusahaan karena masih terjadi kegaduhan pada karyawan yang belum paham menggunakan sistem sesuai dengan prosedur, membuat efisiensi waktu menjadi lebih singkat sehingga deadline pekerjaan yang ditentukan oleh klien tidak terlambat, dan memperkecil kesalahan proses yang disebabkan oleh operator yang tidak fokus. Jika perusahaan tidak mengikuti perkembangan zaman dengan menggunakan sistem maka perusahaan tersebut dapat mengalami kegagalan.</w:t>
      </w:r>
    </w:p>
    <w:p w14:paraId="44CAD6D1" w14:textId="77777777" w:rsidR="00FA644E" w:rsidRPr="00702F7F" w:rsidRDefault="00FA644E" w:rsidP="00FA644E">
      <w:pPr>
        <w:spacing w:after="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Sistem di KAP Amachi tidak berupa komputerisasi tapi menggunakan sistem manual seperti invoice menggunakan kwitansi asli, pembukuan keuangan Amachi masih menggunakan manual, itu merupakan kelemahan dari sistem Paskat dimana Paskat belum sanggup mencakup seluruh sistem operasional yang diperlukan oleh KAP Amachi dimana apabila terjadi kelalaian karyawan (</w:t>
      </w:r>
      <w:r>
        <w:rPr>
          <w:rFonts w:ascii="Times New Roman" w:hAnsi="Times New Roman" w:cs="Times New Roman"/>
          <w:i/>
          <w:sz w:val="24"/>
          <w:lang w:val="en-US"/>
        </w:rPr>
        <w:t>user interface</w:t>
      </w:r>
      <w:r>
        <w:rPr>
          <w:rFonts w:ascii="Times New Roman" w:hAnsi="Times New Roman" w:cs="Times New Roman"/>
          <w:sz w:val="24"/>
          <w:lang w:val="en-US"/>
        </w:rPr>
        <w:t>) maka akan terjadi kerugian bagi pihak KAP Amachi.</w:t>
      </w:r>
    </w:p>
    <w:p w14:paraId="75425C99" w14:textId="4ACCF5FA" w:rsidR="00FA644E" w:rsidRDefault="00FA644E" w:rsidP="00FA644E">
      <w:pPr>
        <w:spacing w:after="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Menurut</w:t>
      </w:r>
      <w:r w:rsidR="00EF55D5">
        <w:rPr>
          <w:rFonts w:ascii="Times New Roman" w:hAnsi="Times New Roman" w:cs="Times New Roman"/>
          <w:sz w:val="24"/>
          <w:lang w:val="en-US"/>
        </w:rPr>
        <w:t xml:space="preserve"> </w:t>
      </w:r>
      <w:r w:rsidR="00EF55D5">
        <w:rPr>
          <w:rFonts w:ascii="Times New Roman" w:hAnsi="Times New Roman" w:cs="Times New Roman"/>
          <w:sz w:val="24"/>
          <w:lang w:val="en-US"/>
        </w:rPr>
        <w:fldChar w:fldCharType="begin" w:fldLock="1"/>
      </w:r>
      <w:r w:rsidR="00EF55D5">
        <w:rPr>
          <w:rFonts w:ascii="Times New Roman" w:hAnsi="Times New Roman" w:cs="Times New Roman"/>
          <w:sz w:val="24"/>
          <w:lang w:val="en-US"/>
        </w:rPr>
        <w:instrText>ADDIN CSL_CITATION { "citationItems" : [ { "id" : "ITEM-1", "itemData" : { "author" : [ { "dropping-particle" : "", "family" : "Christian", "given" : "Lianawati", "non-dropping-particle" : "", "parse-names" : false, "suffix" : "" }, { "dropping-particle" : "", "family" : "Rosalina", "given" : "Ribka", "non-dropping-particle" : "", "parse-names" : false, "suffix" : "" }, { "dropping-particle" : "", "family" : "Melissa", "given" : "", "non-dropping-particle" : "", "parse-names" : false, "suffix" : "" }, { "dropping-particle" : "", "family" : "Rosalia", "given" : "", "non-dropping-particle" : "", "parse-names" : false, "suffix" : "" } ], "container-title" : "Comtech", "id" : "ITEM-1", "issue" : "2", "issued" : { "date-parts" : [ [ "2013" ] ] }, "page" : "1340-1351", "title" : "Evaluasi Efektivitas dan Efisiensi Sistem Informasi Operasional Menggunakan Metode Cost Benefit Analysis : Studi Kasus pada Restaurant Sea Food di Jakarta", "type" : "article-journal", "volume" : "4" }, "uris" : [ "http://www.mendeley.com/documents/?uuid=65ed4560-761a-43f5-a91d-abbfac493c72" ] } ], "mendeley" : { "formattedCitation" : "(Christian, Rosalina, Melissa, &amp; Rosalia, 2013)", "manualFormatting" : "Christian et al. (2013)", "plainTextFormattedCitation" : "(Christian, Rosalina, Melissa, &amp; Rosalia, 2013)", "previouslyFormattedCitation" : "(Christian, Rosalina, Melissa, &amp; Rosalia, 2013)" }, "properties" : { "noteIndex" : 0 }, "schema" : "https://github.com/citation-style-language/schema/raw/master/csl-citation.json" }</w:instrText>
      </w:r>
      <w:r w:rsidR="00EF55D5">
        <w:rPr>
          <w:rFonts w:ascii="Times New Roman" w:hAnsi="Times New Roman" w:cs="Times New Roman"/>
          <w:sz w:val="24"/>
          <w:lang w:val="en-US"/>
        </w:rPr>
        <w:fldChar w:fldCharType="separate"/>
      </w:r>
      <w:r w:rsidR="00EF55D5" w:rsidRPr="00EF55D5">
        <w:rPr>
          <w:rFonts w:ascii="Times New Roman" w:hAnsi="Times New Roman" w:cs="Times New Roman"/>
          <w:noProof/>
          <w:sz w:val="24"/>
          <w:lang w:val="en-US"/>
        </w:rPr>
        <w:t>Christia</w:t>
      </w:r>
      <w:r w:rsidR="00EF55D5">
        <w:rPr>
          <w:rFonts w:ascii="Times New Roman" w:hAnsi="Times New Roman" w:cs="Times New Roman"/>
          <w:noProof/>
          <w:sz w:val="24"/>
          <w:lang w:val="en-US"/>
        </w:rPr>
        <w:t xml:space="preserve">n </w:t>
      </w:r>
      <w:r w:rsidR="00EF55D5">
        <w:rPr>
          <w:rFonts w:ascii="Times New Roman" w:hAnsi="Times New Roman" w:cs="Times New Roman"/>
          <w:i/>
          <w:noProof/>
          <w:sz w:val="24"/>
          <w:lang w:val="en-US"/>
        </w:rPr>
        <w:t>et al.</w:t>
      </w:r>
      <w:r w:rsidR="00EF55D5" w:rsidRPr="00EF55D5">
        <w:rPr>
          <w:rFonts w:ascii="Times New Roman" w:hAnsi="Times New Roman" w:cs="Times New Roman"/>
          <w:noProof/>
          <w:sz w:val="24"/>
          <w:lang w:val="en-US"/>
        </w:rPr>
        <w:t xml:space="preserve"> </w:t>
      </w:r>
      <w:r w:rsidR="00EF55D5">
        <w:rPr>
          <w:rFonts w:ascii="Times New Roman" w:hAnsi="Times New Roman" w:cs="Times New Roman"/>
          <w:noProof/>
          <w:sz w:val="24"/>
          <w:lang w:val="en-US"/>
        </w:rPr>
        <w:t>(</w:t>
      </w:r>
      <w:r w:rsidR="00EF55D5" w:rsidRPr="00EF55D5">
        <w:rPr>
          <w:rFonts w:ascii="Times New Roman" w:hAnsi="Times New Roman" w:cs="Times New Roman"/>
          <w:noProof/>
          <w:sz w:val="24"/>
          <w:lang w:val="en-US"/>
        </w:rPr>
        <w:t>2013)</w:t>
      </w:r>
      <w:r w:rsidR="00EF55D5">
        <w:rPr>
          <w:rFonts w:ascii="Times New Roman" w:hAnsi="Times New Roman" w:cs="Times New Roman"/>
          <w:sz w:val="24"/>
          <w:lang w:val="en-US"/>
        </w:rPr>
        <w:fldChar w:fldCharType="end"/>
      </w:r>
      <w:r>
        <w:rPr>
          <w:rFonts w:ascii="Times New Roman" w:hAnsi="Times New Roman" w:cs="Times New Roman"/>
          <w:sz w:val="24"/>
          <w:lang w:val="en-US"/>
        </w:rPr>
        <w:t xml:space="preserve"> menyatakan bahwa Evaluasi </w:t>
      </w:r>
      <w:r w:rsidRPr="001A7224">
        <w:rPr>
          <w:rFonts w:ascii="Times New Roman" w:hAnsi="Times New Roman" w:cs="Times New Roman"/>
          <w:sz w:val="24"/>
        </w:rPr>
        <w:t>Efektivitas dan Efisiensi Sistem Informasi Operasional Menggunakan Metode Cost Benefit Analysis</w:t>
      </w:r>
      <w:r>
        <w:rPr>
          <w:rFonts w:ascii="Times New Roman" w:hAnsi="Times New Roman" w:cs="Times New Roman"/>
          <w:sz w:val="24"/>
          <w:lang w:val="en-US"/>
        </w:rPr>
        <w:t xml:space="preserve"> bertujuan untuk mengetahui apakah sistem informasi yang digunakan oleh sebuah tempat usaha telah efisien dan efektif untuk mendukung kegiatan operasional serta dapat membantu pengambilan keputusan mengenai tindak lanjut ke depan bagi perusahaan.</w:t>
      </w:r>
    </w:p>
    <w:p w14:paraId="2E4652A3" w14:textId="65CC2236" w:rsidR="00FA644E" w:rsidRDefault="00FA644E" w:rsidP="00FA644E">
      <w:pPr>
        <w:spacing w:after="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lastRenderedPageBreak/>
        <w:t>Berdasarkan observasi penelitian yang telah dilakukan dengan melakukan teknik wawancara terhadap Pak Steven sebagai Manager IT bahwa program Paskat membantu kegiatan operasional KAP, tetapi masih belum efisien di bagian ketepatan waktu dalam deadline pekerjaan yang diberikan oleh klien disebabkan oleh banyak karyawan yang berebut input data di sistem untuk melakukan pekerjaan, sehingga banyak terkendala waktu yang tidak efisien yang menyebabkan deadline pekerjaan terlambat dan belum efektif di bagian sistem pembayaran jasa klien terhadap KAP karena langsung memberikan kwitansi asli sehingga suatu saat baru terdeteksi bahwa klien tersebut belum membayar. Selain itu juga terdapat kerugian dalam menggunakan program tersebut karena banyak klien sudah menggunakan program-program baru yang lebih modern dan lebih efisien, sementara program Paskat sudah terlalu jadul dan sulit untuk di operasikan oleh banyak klien.</w:t>
      </w:r>
    </w:p>
    <w:p w14:paraId="19781BEA" w14:textId="74A25322" w:rsidR="006D72EB" w:rsidRDefault="00D268B7" w:rsidP="006D72EB">
      <w:pPr>
        <w:spacing w:after="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Audit merupakan suatu proses sistematik untuk memperoleh dan mengevaluasi bukti secara objektif mengenai pernyataan-pernyataan tentang kegiatan dan kejadian ekonomi, dengan tujuan untuk menetapkan tingkat kesesuaian antara pernyataan-pernyataan tersebut dengan kriteria yang telah ditetapkan, serta penyampaian hasil-hasilnya kepada pemakai yang berkepentingan</w:t>
      </w:r>
      <w:r w:rsidR="004E4EE7">
        <w:rPr>
          <w:rFonts w:ascii="Times New Roman" w:hAnsi="Times New Roman" w:cs="Times New Roman"/>
          <w:sz w:val="24"/>
          <w:lang w:val="en-US"/>
        </w:rPr>
        <w:t xml:space="preserve"> </w:t>
      </w:r>
      <w:r w:rsidR="004E4EE7">
        <w:rPr>
          <w:rFonts w:ascii="Times New Roman" w:hAnsi="Times New Roman" w:cs="Times New Roman"/>
          <w:sz w:val="24"/>
          <w:lang w:val="en-US"/>
        </w:rPr>
        <w:fldChar w:fldCharType="begin" w:fldLock="1"/>
      </w:r>
      <w:r w:rsidR="004E4EE7">
        <w:rPr>
          <w:rFonts w:ascii="Times New Roman" w:hAnsi="Times New Roman" w:cs="Times New Roman"/>
          <w:sz w:val="24"/>
          <w:lang w:val="en-US"/>
        </w:rPr>
        <w:instrText>ADDIN CSL_CITATION { "citationItems" : [ { "id" : "ITEM-1", "itemData" : { "author" : [ { "dropping-particle" : "", "family" : "Mulyadi", "given" : "", "non-dropping-particle" : "", "parse-names" : false, "suffix" : "" } ], "edition" : "Edisi ke 6", "id" : "ITEM-1", "issued" : { "date-parts" : [ [ "2002" ] ] }, "publisher" : "Salemba Empat.", "publisher-place" : "Jakarta", "title" : "Auditing", "type" : "book" }, "uris" : [ "http://www.mendeley.com/documents/?uuid=f336d17a-82bd-4357-9b5c-00d9cbe75f83" ] } ], "mendeley" : { "formattedCitation" : "(Mulyadi, 2002)", "manualFormatting" : "Mulyadi (2002:9)", "plainTextFormattedCitation" : "(Mulyadi, 2002)", "previouslyFormattedCitation" : "(Mulyadi, 2002)" }, "properties" : { "noteIndex" : 0 }, "schema" : "https://github.com/citation-style-language/schema/raw/master/csl-citation.json" }</w:instrText>
      </w:r>
      <w:r w:rsidR="004E4EE7">
        <w:rPr>
          <w:rFonts w:ascii="Times New Roman" w:hAnsi="Times New Roman" w:cs="Times New Roman"/>
          <w:sz w:val="24"/>
          <w:lang w:val="en-US"/>
        </w:rPr>
        <w:fldChar w:fldCharType="separate"/>
      </w:r>
      <w:r w:rsidR="004E4EE7">
        <w:rPr>
          <w:rFonts w:ascii="Times New Roman" w:hAnsi="Times New Roman" w:cs="Times New Roman"/>
          <w:noProof/>
          <w:sz w:val="24"/>
          <w:lang w:val="en-US"/>
        </w:rPr>
        <w:t>Mulyadi</w:t>
      </w:r>
      <w:r w:rsidR="004E4EE7" w:rsidRPr="004E4EE7">
        <w:rPr>
          <w:rFonts w:ascii="Times New Roman" w:hAnsi="Times New Roman" w:cs="Times New Roman"/>
          <w:noProof/>
          <w:sz w:val="24"/>
          <w:lang w:val="en-US"/>
        </w:rPr>
        <w:t xml:space="preserve"> </w:t>
      </w:r>
      <w:r w:rsidR="004E4EE7">
        <w:rPr>
          <w:rFonts w:ascii="Times New Roman" w:hAnsi="Times New Roman" w:cs="Times New Roman"/>
          <w:noProof/>
          <w:sz w:val="24"/>
          <w:lang w:val="en-US"/>
        </w:rPr>
        <w:t>(</w:t>
      </w:r>
      <w:r w:rsidR="004E4EE7" w:rsidRPr="004E4EE7">
        <w:rPr>
          <w:rFonts w:ascii="Times New Roman" w:hAnsi="Times New Roman" w:cs="Times New Roman"/>
          <w:noProof/>
          <w:sz w:val="24"/>
          <w:lang w:val="en-US"/>
        </w:rPr>
        <w:t>2002</w:t>
      </w:r>
      <w:r w:rsidR="004E4EE7">
        <w:rPr>
          <w:rFonts w:ascii="Times New Roman" w:hAnsi="Times New Roman" w:cs="Times New Roman"/>
          <w:noProof/>
          <w:sz w:val="24"/>
          <w:lang w:val="en-US"/>
        </w:rPr>
        <w:t>:9</w:t>
      </w:r>
      <w:r w:rsidR="004E4EE7" w:rsidRPr="004E4EE7">
        <w:rPr>
          <w:rFonts w:ascii="Times New Roman" w:hAnsi="Times New Roman" w:cs="Times New Roman"/>
          <w:noProof/>
          <w:sz w:val="24"/>
          <w:lang w:val="en-US"/>
        </w:rPr>
        <w:t>)</w:t>
      </w:r>
      <w:r w:rsidR="004E4EE7">
        <w:rPr>
          <w:rFonts w:ascii="Times New Roman" w:hAnsi="Times New Roman" w:cs="Times New Roman"/>
          <w:sz w:val="24"/>
          <w:lang w:val="en-US"/>
        </w:rPr>
        <w:fldChar w:fldCharType="end"/>
      </w:r>
      <w:r>
        <w:rPr>
          <w:rFonts w:ascii="Times New Roman" w:hAnsi="Times New Roman" w:cs="Times New Roman"/>
          <w:sz w:val="24"/>
          <w:lang w:val="en-US"/>
        </w:rPr>
        <w:t>.</w:t>
      </w:r>
    </w:p>
    <w:p w14:paraId="11980FE8" w14:textId="3644D450" w:rsidR="00D268B7" w:rsidRPr="00F11974" w:rsidRDefault="00D268B7" w:rsidP="006D72EB">
      <w:pPr>
        <w:spacing w:after="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Audit Sistem Informasi adalah proses pengumpulan dan penilaian butki-bukti untuk menentukan apakah sistem komputer dapat mengamankan aset, memelihara integritas data, dapat mendorong pencapaian tujuan organisasi secara efektif dan menggunakan sumberdaya secar</w:t>
      </w:r>
      <w:r w:rsidR="00FA644E">
        <w:rPr>
          <w:rFonts w:ascii="Times New Roman" w:hAnsi="Times New Roman" w:cs="Times New Roman"/>
          <w:sz w:val="24"/>
          <w:lang w:val="en-US"/>
        </w:rPr>
        <w:t>a</w:t>
      </w:r>
      <w:r w:rsidR="00B67068">
        <w:rPr>
          <w:rFonts w:ascii="Times New Roman" w:hAnsi="Times New Roman" w:cs="Times New Roman"/>
          <w:sz w:val="24"/>
          <w:lang w:val="en-US"/>
        </w:rPr>
        <w:t xml:space="preserve"> efisien</w:t>
      </w:r>
      <w:r w:rsidR="004E4EE7">
        <w:rPr>
          <w:rFonts w:ascii="Times New Roman" w:hAnsi="Times New Roman" w:cs="Times New Roman"/>
          <w:sz w:val="24"/>
          <w:lang w:val="en-US"/>
        </w:rPr>
        <w:t xml:space="preserve"> </w:t>
      </w:r>
      <w:r w:rsidR="00F7186C">
        <w:rPr>
          <w:rFonts w:ascii="Times New Roman" w:hAnsi="Times New Roman" w:cs="Times New Roman"/>
          <w:sz w:val="24"/>
          <w:lang w:val="en-US"/>
        </w:rPr>
        <w:fldChar w:fldCharType="begin" w:fldLock="1"/>
      </w:r>
      <w:r w:rsidR="00F7186C">
        <w:rPr>
          <w:rFonts w:ascii="Times New Roman" w:hAnsi="Times New Roman" w:cs="Times New Roman"/>
          <w:sz w:val="24"/>
          <w:lang w:val="en-US"/>
        </w:rPr>
        <w:instrText>ADDIN CSL_CITATION { "citationItems" : [ { "id" : "ITEM-1", "itemData" : { "author" : [ { "dropping-particle" : "", "family" : "Weber", "given" : "Ron", "non-dropping-particle" : "", "parse-names" : false, "suffix" : "" } ], "edition" : "2nd Editio", "id" : "ITEM-1", "issued" : { "date-parts" : [ [ "1999" ] ] }, "publisher" : "Prentice Hall", "publisher-place" : "New Jersey", "title" : "Information Systems Control and Audit", "type" : "book" }, "uris" : [ "http://www.mendeley.com/documents/?uuid=b13115d2-c85c-41e2-8337-1b7252160fe0" ] } ], "mendeley" : { "formattedCitation" : "(Weber, 1999)", "manualFormatting" : "Weber (1999:10)", "plainTextFormattedCitation" : "(Weber, 1999)", "previouslyFormattedCitation" : "(Weber, 1999)" }, "properties" : { "noteIndex" : 0 }, "schema" : "https://github.com/citation-style-language/schema/raw/master/csl-citation.json" }</w:instrText>
      </w:r>
      <w:r w:rsidR="00F7186C">
        <w:rPr>
          <w:rFonts w:ascii="Times New Roman" w:hAnsi="Times New Roman" w:cs="Times New Roman"/>
          <w:sz w:val="24"/>
          <w:lang w:val="en-US"/>
        </w:rPr>
        <w:fldChar w:fldCharType="separate"/>
      </w:r>
      <w:r w:rsidR="00F7186C">
        <w:rPr>
          <w:rFonts w:ascii="Times New Roman" w:hAnsi="Times New Roman" w:cs="Times New Roman"/>
          <w:noProof/>
          <w:sz w:val="24"/>
          <w:lang w:val="en-US"/>
        </w:rPr>
        <w:t>Weber</w:t>
      </w:r>
      <w:r w:rsidR="00F7186C" w:rsidRPr="00F7186C">
        <w:rPr>
          <w:rFonts w:ascii="Times New Roman" w:hAnsi="Times New Roman" w:cs="Times New Roman"/>
          <w:noProof/>
          <w:sz w:val="24"/>
          <w:lang w:val="en-US"/>
        </w:rPr>
        <w:t xml:space="preserve"> </w:t>
      </w:r>
      <w:r w:rsidR="00F7186C">
        <w:rPr>
          <w:rFonts w:ascii="Times New Roman" w:hAnsi="Times New Roman" w:cs="Times New Roman"/>
          <w:noProof/>
          <w:sz w:val="24"/>
          <w:lang w:val="en-US"/>
        </w:rPr>
        <w:t>(</w:t>
      </w:r>
      <w:r w:rsidR="00F7186C" w:rsidRPr="00F7186C">
        <w:rPr>
          <w:rFonts w:ascii="Times New Roman" w:hAnsi="Times New Roman" w:cs="Times New Roman"/>
          <w:noProof/>
          <w:sz w:val="24"/>
          <w:lang w:val="en-US"/>
        </w:rPr>
        <w:t>1999</w:t>
      </w:r>
      <w:r w:rsidR="00F7186C">
        <w:rPr>
          <w:rFonts w:ascii="Times New Roman" w:hAnsi="Times New Roman" w:cs="Times New Roman"/>
          <w:noProof/>
          <w:sz w:val="24"/>
          <w:lang w:val="en-US"/>
        </w:rPr>
        <w:t>:10</w:t>
      </w:r>
      <w:r w:rsidR="00F7186C" w:rsidRPr="00F7186C">
        <w:rPr>
          <w:rFonts w:ascii="Times New Roman" w:hAnsi="Times New Roman" w:cs="Times New Roman"/>
          <w:noProof/>
          <w:sz w:val="24"/>
          <w:lang w:val="en-US"/>
        </w:rPr>
        <w:t>)</w:t>
      </w:r>
      <w:r w:rsidR="00F7186C">
        <w:rPr>
          <w:rFonts w:ascii="Times New Roman" w:hAnsi="Times New Roman" w:cs="Times New Roman"/>
          <w:sz w:val="24"/>
          <w:lang w:val="en-US"/>
        </w:rPr>
        <w:fldChar w:fldCharType="end"/>
      </w:r>
      <w:r>
        <w:rPr>
          <w:rFonts w:ascii="Times New Roman" w:hAnsi="Times New Roman" w:cs="Times New Roman"/>
          <w:sz w:val="24"/>
          <w:lang w:val="en-US"/>
        </w:rPr>
        <w:t>.</w:t>
      </w:r>
    </w:p>
    <w:p w14:paraId="79AD6C7F" w14:textId="07DB10D1" w:rsidR="0001557C" w:rsidRDefault="0001557C"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Semakin berkembang kegiatan usaha, maka dibutuhkan sistem informasi yang canggih juga. Beberapa perusahaan telah menerapkan sistem informasi berbasis komputer sebagai bagian penting dari kegiatan operasi perusahaan terutama dalam pengolahan</w:t>
      </w:r>
      <w:r w:rsidR="00FA644E">
        <w:rPr>
          <w:rFonts w:ascii="Times New Roman" w:hAnsi="Times New Roman" w:cs="Times New Roman"/>
          <w:sz w:val="24"/>
          <w:szCs w:val="28"/>
          <w:lang w:val="en-US"/>
        </w:rPr>
        <w:t xml:space="preserve"> kegiatan operasional</w:t>
      </w:r>
      <w:r>
        <w:rPr>
          <w:rFonts w:ascii="Times New Roman" w:hAnsi="Times New Roman" w:cs="Times New Roman"/>
          <w:sz w:val="24"/>
          <w:szCs w:val="28"/>
          <w:lang w:val="en-US"/>
        </w:rPr>
        <w:t>. Pemanfaatan teknologi informasi di satu sisi dapat memberikan keunggulan kompetitif bagi suatu perusahaan, namun juga memiliki resiko.</w:t>
      </w:r>
    </w:p>
    <w:p w14:paraId="439BBC49" w14:textId="4002B625" w:rsidR="00026909" w:rsidRDefault="0001557C" w:rsidP="00B95088">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lastRenderedPageBreak/>
        <w:t xml:space="preserve">Pesatnya perkembangan sistem informasi harus </w:t>
      </w:r>
      <w:r w:rsidR="00216E35">
        <w:rPr>
          <w:rFonts w:ascii="Times New Roman" w:hAnsi="Times New Roman" w:cs="Times New Roman"/>
          <w:sz w:val="24"/>
          <w:szCs w:val="28"/>
          <w:lang w:val="en-US"/>
        </w:rPr>
        <w:t>dimonitor oleh auditor</w:t>
      </w:r>
      <w:r>
        <w:rPr>
          <w:rFonts w:ascii="Times New Roman" w:hAnsi="Times New Roman" w:cs="Times New Roman"/>
          <w:sz w:val="24"/>
          <w:szCs w:val="28"/>
          <w:lang w:val="en-US"/>
        </w:rPr>
        <w:t xml:space="preserve">. Oleh sebab itu, dibutuhkan orang dengan keahlian khusus dalam bidang audit yang mengawasi jalannya sistem informasi tersebut, yaitu auditor sistem informasi. Hal ini penting karena banyak terjadi </w:t>
      </w:r>
      <w:r w:rsidR="00026909">
        <w:rPr>
          <w:rFonts w:ascii="Times New Roman" w:hAnsi="Times New Roman" w:cs="Times New Roman"/>
          <w:sz w:val="24"/>
          <w:szCs w:val="28"/>
          <w:lang w:val="en-US"/>
        </w:rPr>
        <w:t>kebocoran-kebocoran</w:t>
      </w:r>
      <w:r>
        <w:rPr>
          <w:rFonts w:ascii="Times New Roman" w:hAnsi="Times New Roman" w:cs="Times New Roman"/>
          <w:sz w:val="24"/>
          <w:szCs w:val="28"/>
          <w:lang w:val="en-US"/>
        </w:rPr>
        <w:t xml:space="preserve"> akuntansi </w:t>
      </w:r>
      <w:r w:rsidR="00026909">
        <w:rPr>
          <w:rFonts w:ascii="Times New Roman" w:hAnsi="Times New Roman" w:cs="Times New Roman"/>
          <w:sz w:val="24"/>
          <w:szCs w:val="28"/>
          <w:lang w:val="en-US"/>
        </w:rPr>
        <w:t xml:space="preserve">yang disebabkan oleh Sistem </w:t>
      </w:r>
      <w:r>
        <w:rPr>
          <w:rFonts w:ascii="Times New Roman" w:hAnsi="Times New Roman" w:cs="Times New Roman"/>
          <w:sz w:val="24"/>
          <w:szCs w:val="28"/>
          <w:lang w:val="en-US"/>
        </w:rPr>
        <w:t xml:space="preserve">yang merugikan </w:t>
      </w:r>
      <w:r>
        <w:rPr>
          <w:rFonts w:ascii="Times New Roman" w:hAnsi="Times New Roman" w:cs="Times New Roman"/>
          <w:i/>
          <w:sz w:val="24"/>
          <w:szCs w:val="28"/>
          <w:lang w:val="en-US"/>
        </w:rPr>
        <w:t>stakeholder</w:t>
      </w:r>
      <w:r>
        <w:rPr>
          <w:rFonts w:ascii="Times New Roman" w:hAnsi="Times New Roman" w:cs="Times New Roman"/>
          <w:sz w:val="24"/>
          <w:szCs w:val="28"/>
          <w:lang w:val="en-US"/>
        </w:rPr>
        <w:t xml:space="preserve"> – terutama sejak terjadinya kasus Enron, Worldcom, Xerox, dan lain-lainnya sehingga diterapkannya </w:t>
      </w:r>
      <w:r>
        <w:rPr>
          <w:rFonts w:ascii="Times New Roman" w:hAnsi="Times New Roman" w:cs="Times New Roman"/>
          <w:i/>
          <w:sz w:val="24"/>
          <w:szCs w:val="28"/>
          <w:lang w:val="en-US"/>
        </w:rPr>
        <w:t>Sarbanes-Oxley</w:t>
      </w:r>
      <w:r>
        <w:rPr>
          <w:rFonts w:ascii="Times New Roman" w:hAnsi="Times New Roman" w:cs="Times New Roman"/>
          <w:sz w:val="24"/>
          <w:szCs w:val="28"/>
          <w:lang w:val="en-US"/>
        </w:rPr>
        <w:t xml:space="preserve"> </w:t>
      </w:r>
      <w:r>
        <w:rPr>
          <w:rFonts w:ascii="Times New Roman" w:hAnsi="Times New Roman" w:cs="Times New Roman"/>
          <w:i/>
          <w:sz w:val="24"/>
          <w:szCs w:val="28"/>
          <w:lang w:val="en-US"/>
        </w:rPr>
        <w:t xml:space="preserve">Act </w:t>
      </w:r>
      <w:r>
        <w:rPr>
          <w:rFonts w:ascii="Times New Roman" w:hAnsi="Times New Roman" w:cs="Times New Roman"/>
          <w:sz w:val="24"/>
          <w:szCs w:val="28"/>
          <w:lang w:val="en-US"/>
        </w:rPr>
        <w:t>yang menuntut pengendalian internal.</w:t>
      </w:r>
    </w:p>
    <w:p w14:paraId="2343BD80" w14:textId="7865F5E2" w:rsidR="0001557C" w:rsidRDefault="0001557C"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Semakin banyaknya transaksi keuangan yang terjadi dalam sebuah sistem informasi maka diperlukan kontrol yang mengatur dan mengawasi agar proses komputerisasi berjalan dengan lebih baik. Perubahan proses bisnis dan pencatatan akuntansi terkomputerisasi ini akan mempengaruhi jasa yang diberikan oleh auditor bagi perusahaan. Karena itu muncul istilah audit teknologi informasi atau IT audit (</w:t>
      </w:r>
      <w:r>
        <w:rPr>
          <w:rFonts w:ascii="Times New Roman" w:hAnsi="Times New Roman" w:cs="Times New Roman"/>
          <w:i/>
          <w:sz w:val="24"/>
          <w:szCs w:val="28"/>
          <w:lang w:val="en-US"/>
        </w:rPr>
        <w:t>Information and Technology Auditing</w:t>
      </w:r>
      <w:r>
        <w:rPr>
          <w:rFonts w:ascii="Times New Roman" w:hAnsi="Times New Roman" w:cs="Times New Roman"/>
          <w:sz w:val="24"/>
          <w:szCs w:val="28"/>
          <w:lang w:val="en-US"/>
        </w:rPr>
        <w:t xml:space="preserve">), yang awalnya dikenal dengan </w:t>
      </w:r>
      <w:r>
        <w:rPr>
          <w:rFonts w:ascii="Times New Roman" w:hAnsi="Times New Roman" w:cs="Times New Roman"/>
          <w:i/>
          <w:sz w:val="24"/>
          <w:szCs w:val="28"/>
          <w:lang w:val="en-US"/>
        </w:rPr>
        <w:t xml:space="preserve">Electronic Data Process </w:t>
      </w:r>
      <w:r>
        <w:rPr>
          <w:rFonts w:ascii="Times New Roman" w:hAnsi="Times New Roman" w:cs="Times New Roman"/>
          <w:sz w:val="24"/>
          <w:szCs w:val="28"/>
          <w:lang w:val="en-US"/>
        </w:rPr>
        <w:t>(EDP) Auditing.</w:t>
      </w:r>
    </w:p>
    <w:p w14:paraId="087942C7" w14:textId="2C4179D5" w:rsidR="00463D5A" w:rsidRDefault="00600285"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Audit </w:t>
      </w:r>
      <w:r w:rsidR="00463D5A">
        <w:rPr>
          <w:rFonts w:ascii="Times New Roman" w:hAnsi="Times New Roman" w:cs="Times New Roman"/>
          <w:sz w:val="24"/>
          <w:szCs w:val="28"/>
          <w:lang w:val="en-US"/>
        </w:rPr>
        <w:t>teknologi informasi atau sistem informasi adalah bentuk pengawasan dan pengendalian dari infrastruktur teknologi informasi. Audit teknologi informasi ini dapat berjalan bersama-sama dengan audit internal, atau dengan kegiatan pengawasan dan evaluasi lain yang sejenis. IT audit merupakan proses pengumpulan dan pengevaluasian bukti-bukti untuk menentukan apakah sebuah sistem komputer telah didesain dengan baik untuk menjaga integritas data, menjaga aset perusahaan, menyajikan informasi yang diandalkan dan akurat, mendukung dan meningkatkan efisiensi operasional, dan mendorong keselarasan dengan kebijakan manajemen.</w:t>
      </w:r>
    </w:p>
    <w:p w14:paraId="325B107C" w14:textId="028611F4" w:rsidR="00463D5A" w:rsidRDefault="00463D5A"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Pelaksanaan audit teknologi informasi antara lain dengan tujuan untuk meninjau dan mengevaluasi pengendalian internal </w:t>
      </w:r>
      <w:r w:rsidR="00B95088">
        <w:rPr>
          <w:rFonts w:ascii="Times New Roman" w:hAnsi="Times New Roman" w:cs="Times New Roman"/>
          <w:sz w:val="24"/>
          <w:szCs w:val="28"/>
          <w:lang w:val="en-US"/>
        </w:rPr>
        <w:t>terhadap</w:t>
      </w:r>
      <w:r>
        <w:rPr>
          <w:rFonts w:ascii="Times New Roman" w:hAnsi="Times New Roman" w:cs="Times New Roman"/>
          <w:sz w:val="24"/>
          <w:szCs w:val="28"/>
          <w:lang w:val="en-US"/>
        </w:rPr>
        <w:t xml:space="preserve"> sistem tersebut. Auditor harus memastikan keamanan sistem informasi </w:t>
      </w:r>
      <w:r w:rsidR="00385F01">
        <w:rPr>
          <w:rFonts w:ascii="Times New Roman" w:hAnsi="Times New Roman" w:cs="Times New Roman"/>
          <w:sz w:val="24"/>
          <w:szCs w:val="28"/>
          <w:lang w:val="en-US"/>
        </w:rPr>
        <w:t>tidak mengalami kebocoran sistem terhadap laporan keuangan.</w:t>
      </w:r>
    </w:p>
    <w:p w14:paraId="55DEA36B" w14:textId="7A0F2223" w:rsidR="006D208C" w:rsidRDefault="006D208C"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Suatu sistem yang berkualitas, dirancang, dibangun, dan dapat bekerja dengan baik apabila bagian-bagian yang terintegrasi dengan sistem tersebut beroperasi sesuai dengan </w:t>
      </w:r>
      <w:r>
        <w:rPr>
          <w:rFonts w:ascii="Times New Roman" w:hAnsi="Times New Roman" w:cs="Times New Roman"/>
          <w:sz w:val="24"/>
          <w:szCs w:val="28"/>
          <w:lang w:val="en-US"/>
        </w:rPr>
        <w:lastRenderedPageBreak/>
        <w:t>tugas dan tanggung jawabnya masing-masing. Salah satu bagian dalam sistem informasi akuntansi yang mennunjang kelancaran kerja sistem informasi akuntansi tersebut adalah pengendalian internal.</w:t>
      </w:r>
      <w:r w:rsidR="00600285">
        <w:rPr>
          <w:rFonts w:ascii="Times New Roman" w:hAnsi="Times New Roman" w:cs="Times New Roman"/>
          <w:sz w:val="24"/>
          <w:szCs w:val="28"/>
          <w:lang w:val="en-US"/>
        </w:rPr>
        <w:t xml:space="preserve"> Sistem yang baik </w:t>
      </w:r>
      <w:r w:rsidR="00385F01">
        <w:rPr>
          <w:rFonts w:ascii="Times New Roman" w:hAnsi="Times New Roman" w:cs="Times New Roman"/>
          <w:sz w:val="24"/>
          <w:szCs w:val="28"/>
          <w:lang w:val="en-US"/>
        </w:rPr>
        <w:t>akan menunjang proses transaksi dan bisnis.</w:t>
      </w:r>
    </w:p>
    <w:p w14:paraId="5930349C" w14:textId="41F83134" w:rsidR="006D208C" w:rsidRDefault="006D208C"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Sistem dan prosedur penjualan pada suatu perusahaan berfungsi mencatat pendapatan atau penghasilan yang diterima perusahaan.</w:t>
      </w:r>
      <w:r w:rsidR="002D7AB3">
        <w:rPr>
          <w:rFonts w:ascii="Times New Roman" w:hAnsi="Times New Roman" w:cs="Times New Roman"/>
          <w:sz w:val="24"/>
          <w:szCs w:val="28"/>
          <w:lang w:val="en-US"/>
        </w:rPr>
        <w:t xml:space="preserve"> Agar pencatatan penghasilan atau pendapatan perusahaan baik, perlu disusun sistem dan prosedur akuntansi yang baik. Namun, banyak hambatan yang menyebabkan kegiatan operasi tersebut tidak berjalan dengan baik. Sistem yang baik mengandung unsu</w:t>
      </w:r>
      <w:r w:rsidR="003C5DF9">
        <w:rPr>
          <w:rFonts w:ascii="Times New Roman" w:hAnsi="Times New Roman" w:cs="Times New Roman"/>
          <w:sz w:val="24"/>
          <w:szCs w:val="28"/>
          <w:lang w:val="en-US"/>
        </w:rPr>
        <w:t xml:space="preserve">r-unsur </w:t>
      </w:r>
      <w:r w:rsidR="002D7AB3">
        <w:rPr>
          <w:rFonts w:ascii="Times New Roman" w:hAnsi="Times New Roman" w:cs="Times New Roman"/>
          <w:sz w:val="24"/>
          <w:szCs w:val="28"/>
          <w:lang w:val="en-US"/>
        </w:rPr>
        <w:t>pengendalian internal yang membantu terlaksananya kegiatan operasi perusahaan dengan membatasi pemborosan-pemborosan, mencegah terjadinya kesalahan dan kecurangan sehingga pengendalian internal yang baik dan benar dalam perusahaan akan memudahkan dalam mencapai tujuan dan meminimalkan resiko.</w:t>
      </w:r>
    </w:p>
    <w:p w14:paraId="7B54A2EA" w14:textId="144883E7" w:rsidR="002D7AB3" w:rsidRDefault="002D7AB3"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Untuk mengetahui apakah kinerja sistem informasi sesuai dengan perencanaan dan tujuan usaha yang dimilikinya maka harus dilakukan pengukuran. Hasil dari pengukuran ini digunakan oleh manajemen baik untuk melakukan perbaikan terhadap kinerja sistem informasi. Audit sistem informasi merupakan wujud dari pengukuran itu.</w:t>
      </w:r>
    </w:p>
    <w:p w14:paraId="4B18DFA4" w14:textId="573A2011" w:rsidR="002D7AB3" w:rsidRDefault="002D7AB3"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Beberapa perusahaan telah menggunakan sistem informasi untuk mendapatkan keunggulan kompetitif. Dalam perekonomian para praktisi bisnis juga sudah tidak dapat lepas dari penggunaan teknologi </w:t>
      </w:r>
      <w:r w:rsidR="00842C29">
        <w:rPr>
          <w:rFonts w:ascii="Times New Roman" w:hAnsi="Times New Roman" w:cs="Times New Roman"/>
          <w:sz w:val="24"/>
          <w:szCs w:val="28"/>
          <w:lang w:val="en-US"/>
        </w:rPr>
        <w:t xml:space="preserve">informasi </w:t>
      </w:r>
      <w:r>
        <w:rPr>
          <w:rFonts w:ascii="Times New Roman" w:hAnsi="Times New Roman" w:cs="Times New Roman"/>
          <w:sz w:val="24"/>
          <w:szCs w:val="28"/>
          <w:lang w:val="en-US"/>
        </w:rPr>
        <w:t>tersebut</w:t>
      </w:r>
      <w:r w:rsidR="00842C29">
        <w:rPr>
          <w:rFonts w:ascii="Times New Roman" w:hAnsi="Times New Roman" w:cs="Times New Roman"/>
          <w:sz w:val="24"/>
          <w:szCs w:val="28"/>
          <w:lang w:val="en-US"/>
        </w:rPr>
        <w:t xml:space="preserve"> (sistem) karena sistem informasi membantu proses bisnis mereka (pendapat orang)</w:t>
      </w:r>
      <w:r>
        <w:rPr>
          <w:rFonts w:ascii="Times New Roman" w:hAnsi="Times New Roman" w:cs="Times New Roman"/>
          <w:sz w:val="24"/>
          <w:szCs w:val="28"/>
          <w:lang w:val="en-US"/>
        </w:rPr>
        <w:t xml:space="preserve">. </w:t>
      </w:r>
    </w:p>
    <w:p w14:paraId="3CF8E8EB" w14:textId="36E265A4" w:rsidR="002D7AB3" w:rsidRDefault="00443D8E"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Peranan</w:t>
      </w:r>
      <w:r w:rsidR="002D7AB3">
        <w:rPr>
          <w:rFonts w:ascii="Times New Roman" w:hAnsi="Times New Roman" w:cs="Times New Roman"/>
          <w:sz w:val="24"/>
          <w:szCs w:val="28"/>
          <w:lang w:val="en-US"/>
        </w:rPr>
        <w:t xml:space="preserve"> teknologi bagi perusahaan bisa dilihat dari perusahaan – perusahaan sukses seperti Sony Corporation, Amazon.com dan GE Plastic yang merupakan contoh dari ribuan perusahaan yang menggunakan teknologi informasi untuk mendapatkan keunggulan bersaing. Di Indonesia kita bisa melihat keberhasilan Grup ASTRA, Sinarmas, Bank Central </w:t>
      </w:r>
      <w:r w:rsidR="002D7AB3">
        <w:rPr>
          <w:rFonts w:ascii="Times New Roman" w:hAnsi="Times New Roman" w:cs="Times New Roman"/>
          <w:sz w:val="24"/>
          <w:szCs w:val="28"/>
          <w:lang w:val="en-US"/>
        </w:rPr>
        <w:lastRenderedPageBreak/>
        <w:t>Asia dan lain-lain dalam mengimpl</w:t>
      </w:r>
      <w:r w:rsidR="00910AD6">
        <w:rPr>
          <w:rFonts w:ascii="Times New Roman" w:hAnsi="Times New Roman" w:cs="Times New Roman"/>
          <w:sz w:val="24"/>
          <w:szCs w:val="28"/>
          <w:lang w:val="en-US"/>
        </w:rPr>
        <w:t>ementasikan teknologi informasi, bahkan beberapa rumah makan dan beberapa took sudah menggunakan sistem.</w:t>
      </w:r>
    </w:p>
    <w:p w14:paraId="4B137AD6" w14:textId="40C67EFE" w:rsidR="009F4AEB" w:rsidRDefault="00C706DD"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Dengan adanya teknologi </w:t>
      </w:r>
      <w:r w:rsidR="003A7DAA">
        <w:rPr>
          <w:rFonts w:ascii="Times New Roman" w:hAnsi="Times New Roman" w:cs="Times New Roman"/>
          <w:sz w:val="24"/>
          <w:szCs w:val="28"/>
          <w:lang w:val="en-US"/>
        </w:rPr>
        <w:t xml:space="preserve">informasi </w:t>
      </w:r>
      <w:r>
        <w:rPr>
          <w:rFonts w:ascii="Times New Roman" w:hAnsi="Times New Roman" w:cs="Times New Roman"/>
          <w:sz w:val="24"/>
          <w:szCs w:val="28"/>
          <w:lang w:val="en-US"/>
        </w:rPr>
        <w:t>maka kelebihan seperti kemudahan dalam pekerjaan karena sistem membantu pekerjaan manusia yang dulunya dikerjakan secara manual. Tetapi dibalik kelebihan juga terdapat kekurangan seperti kejahatan dalam lingkungan Teknologi Informasi meliputi penipuan keuangan (contohnya, Enron, Adelphia, World.com, Equity Funding, Waste Management), pencurian aset yang di</w:t>
      </w:r>
      <w:r w:rsidR="00704E54">
        <w:rPr>
          <w:rFonts w:ascii="Times New Roman" w:hAnsi="Times New Roman" w:cs="Times New Roman"/>
          <w:sz w:val="24"/>
          <w:szCs w:val="28"/>
          <w:lang w:val="en-US"/>
        </w:rPr>
        <w:t xml:space="preserve">lakukan karyawan, serta korupsi </w:t>
      </w:r>
      <w:r w:rsidR="00704E54">
        <w:rPr>
          <w:rFonts w:ascii="Times New Roman" w:hAnsi="Times New Roman" w:cs="Times New Roman"/>
          <w:sz w:val="24"/>
          <w:szCs w:val="28"/>
          <w:lang w:val="en-US"/>
        </w:rPr>
        <w:fldChar w:fldCharType="begin" w:fldLock="1"/>
      </w:r>
      <w:r w:rsidR="00704E54">
        <w:rPr>
          <w:rFonts w:ascii="Times New Roman" w:hAnsi="Times New Roman" w:cs="Times New Roman"/>
          <w:sz w:val="24"/>
          <w:szCs w:val="28"/>
          <w:lang w:val="en-US"/>
        </w:rPr>
        <w:instrText>ADDIN CSL_CITATION { "citationItems" : [ { "id" : "ITEM-1", "itemData" : { "author" : [ { "dropping-particle" : "", "family" : "Hall, James A.", "given" : "Tommie Singleton", "non-dropping-particle" : "", "parse-names" : false, "suffix" : "" } ], "edition" : "Edisi Ke S", "editor" : [ { "dropping-particle" : "", "family" : "Kwary", "given" : "Dewi Fitriasari dan Denny Amos", "non-dropping-particle" : "", "parse-names" : false, "suffix" : "" } ], "id" : "ITEM-1", "issued" : { "date-parts" : [ [ "2009" ] ] }, "publisher" : "Penerbit Salemba Empat", "publisher-place" : "Jakarta", "title" : "Audit dan Assurance Teknologi Informasi", "type" : "book" }, "uris" : [ "http://www.mendeley.com/documents/?uuid=aa3777ed-394a-41f3-9120-25869ac233eb" ] } ], "mendeley" : { "formattedCitation" : "(Hall, James A., 2009)", "manualFormatting" : "Hall dan Singleton (2009:17)", "plainTextFormattedCitation" : "(Hall, James A., 2009)", "previouslyFormattedCitation" : "(Hall, James A., 2009)" }, "properties" : { "noteIndex" : 0 }, "schema" : "https://github.com/citation-style-language/schema/raw/master/csl-citation.json" }</w:instrText>
      </w:r>
      <w:r w:rsidR="00704E54">
        <w:rPr>
          <w:rFonts w:ascii="Times New Roman" w:hAnsi="Times New Roman" w:cs="Times New Roman"/>
          <w:sz w:val="24"/>
          <w:szCs w:val="28"/>
          <w:lang w:val="en-US"/>
        </w:rPr>
        <w:fldChar w:fldCharType="separate"/>
      </w:r>
      <w:r w:rsidR="00704E54" w:rsidRPr="00704E54">
        <w:rPr>
          <w:rFonts w:ascii="Times New Roman" w:hAnsi="Times New Roman" w:cs="Times New Roman"/>
          <w:noProof/>
          <w:sz w:val="24"/>
          <w:szCs w:val="28"/>
          <w:lang w:val="en-US"/>
        </w:rPr>
        <w:t xml:space="preserve">Hall </w:t>
      </w:r>
      <w:r w:rsidR="00704E54">
        <w:rPr>
          <w:rFonts w:ascii="Times New Roman" w:hAnsi="Times New Roman" w:cs="Times New Roman"/>
          <w:noProof/>
          <w:sz w:val="24"/>
          <w:szCs w:val="28"/>
          <w:lang w:val="en-US"/>
        </w:rPr>
        <w:t>dan Singleton</w:t>
      </w:r>
      <w:r w:rsidR="00704E54" w:rsidRPr="00704E54">
        <w:rPr>
          <w:rFonts w:ascii="Times New Roman" w:hAnsi="Times New Roman" w:cs="Times New Roman"/>
          <w:noProof/>
          <w:sz w:val="24"/>
          <w:szCs w:val="28"/>
          <w:lang w:val="en-US"/>
        </w:rPr>
        <w:t xml:space="preserve"> </w:t>
      </w:r>
      <w:r w:rsidR="00704E54">
        <w:rPr>
          <w:rFonts w:ascii="Times New Roman" w:hAnsi="Times New Roman" w:cs="Times New Roman"/>
          <w:noProof/>
          <w:sz w:val="24"/>
          <w:szCs w:val="28"/>
          <w:lang w:val="en-US"/>
        </w:rPr>
        <w:t>(</w:t>
      </w:r>
      <w:r w:rsidR="00704E54" w:rsidRPr="00704E54">
        <w:rPr>
          <w:rFonts w:ascii="Times New Roman" w:hAnsi="Times New Roman" w:cs="Times New Roman"/>
          <w:noProof/>
          <w:sz w:val="24"/>
          <w:szCs w:val="28"/>
          <w:lang w:val="en-US"/>
        </w:rPr>
        <w:t>2009</w:t>
      </w:r>
      <w:r w:rsidR="00704E54">
        <w:rPr>
          <w:rFonts w:ascii="Times New Roman" w:hAnsi="Times New Roman" w:cs="Times New Roman"/>
          <w:noProof/>
          <w:sz w:val="24"/>
          <w:szCs w:val="28"/>
          <w:lang w:val="en-US"/>
        </w:rPr>
        <w:t>:17</w:t>
      </w:r>
      <w:r w:rsidR="00704E54" w:rsidRPr="00704E54">
        <w:rPr>
          <w:rFonts w:ascii="Times New Roman" w:hAnsi="Times New Roman" w:cs="Times New Roman"/>
          <w:noProof/>
          <w:sz w:val="24"/>
          <w:szCs w:val="28"/>
          <w:lang w:val="en-US"/>
        </w:rPr>
        <w:t>)</w:t>
      </w:r>
      <w:r w:rsidR="00704E54">
        <w:rPr>
          <w:rFonts w:ascii="Times New Roman" w:hAnsi="Times New Roman" w:cs="Times New Roman"/>
          <w:sz w:val="24"/>
          <w:szCs w:val="28"/>
          <w:lang w:val="en-US"/>
        </w:rPr>
        <w:fldChar w:fldCharType="end"/>
      </w:r>
      <w:r w:rsidR="00704E54">
        <w:rPr>
          <w:rFonts w:ascii="Times New Roman" w:hAnsi="Times New Roman" w:cs="Times New Roman"/>
          <w:sz w:val="24"/>
          <w:szCs w:val="28"/>
          <w:lang w:val="en-US"/>
        </w:rPr>
        <w:t>.</w:t>
      </w:r>
    </w:p>
    <w:p w14:paraId="308CF2E0" w14:textId="65E02812" w:rsidR="00547E06" w:rsidRDefault="00547E06"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Sistem ERP mendukung banyak proses</w:t>
      </w:r>
      <w:r w:rsidR="004C6C77">
        <w:rPr>
          <w:rFonts w:ascii="Times New Roman" w:hAnsi="Times New Roman" w:cs="Times New Roman"/>
          <w:sz w:val="24"/>
          <w:szCs w:val="28"/>
          <w:lang w:val="en-US"/>
        </w:rPr>
        <w:t xml:space="preserve"> penting, dari perencanaan kebutuhan personel hingga</w:t>
      </w:r>
      <w:r>
        <w:rPr>
          <w:rFonts w:ascii="Times New Roman" w:hAnsi="Times New Roman" w:cs="Times New Roman"/>
          <w:sz w:val="24"/>
          <w:szCs w:val="28"/>
          <w:lang w:val="en-US"/>
        </w:rPr>
        <w:t xml:space="preserve"> administrasi pengganjian dan tunjangan, serta dapat menyelesaikan sebagian besar aplikasi pencatatan keuangan serta akuntansi manajeria</w:t>
      </w:r>
      <w:r w:rsidR="00A92687">
        <w:rPr>
          <w:rFonts w:ascii="Times New Roman" w:hAnsi="Times New Roman" w:cs="Times New Roman"/>
          <w:sz w:val="24"/>
          <w:szCs w:val="28"/>
          <w:lang w:val="en-US"/>
        </w:rPr>
        <w:t xml:space="preserve">l yang dibutuhkan </w:t>
      </w:r>
      <w:r w:rsidR="00065AEE">
        <w:rPr>
          <w:rFonts w:ascii="Times New Roman" w:hAnsi="Times New Roman" w:cs="Times New Roman"/>
          <w:sz w:val="24"/>
          <w:szCs w:val="28"/>
          <w:lang w:val="en-US"/>
        </w:rPr>
        <w:fldChar w:fldCharType="begin" w:fldLock="1"/>
      </w:r>
      <w:r w:rsidR="004C6C77">
        <w:rPr>
          <w:rFonts w:ascii="Times New Roman" w:hAnsi="Times New Roman" w:cs="Times New Roman"/>
          <w:sz w:val="24"/>
          <w:szCs w:val="28"/>
          <w:lang w:val="en-US"/>
        </w:rPr>
        <w:instrText>ADDIN CSL_CITATION { "citationItems" : [ { "id" : "ITEM-1", "itemData" : { "author" : [ { "dropping-particle" : "", "family" : "O'brien", "given" : "James A", "non-dropping-particle" : "", "parse-names" : false, "suffix" : "" } ], "edition" : "Edisi 12", "editor" : [ { "dropping-particle" : "", "family" : "Fitriasari, Dewi dan Kwary", "given" : "Deny Arnos", "non-dropping-particle" : "", "parse-names" : false, "suffix" : "" } ], "id" : "ITEM-1", "issued" : { "date-parts" : [ [ "2005" ] ] }, "publisher" : "Salemba Empat.", "publisher-place" : "Jakarta", "title" : "Pengantar Sistem Informasi Perspektif Bisnis dan Manajerial", "type" : "book" }, "uris" : [ "http://www.mendeley.com/documents/?uuid=bfffcf3e-d137-4856-9f03-925665964f0c" ] } ], "mendeley" : { "formattedCitation" : "(O\u2019brien, 2005)", "manualFormatting" : "O\u2019brien (2005:321)", "plainTextFormattedCitation" : "(O\u2019brien, 2005)", "previouslyFormattedCitation" : "(O\u2019brien, 2005)" }, "properties" : { "noteIndex" : 0 }, "schema" : "https://github.com/citation-style-language/schema/raw/master/csl-citation.json" }</w:instrText>
      </w:r>
      <w:r w:rsidR="00065AEE">
        <w:rPr>
          <w:rFonts w:ascii="Times New Roman" w:hAnsi="Times New Roman" w:cs="Times New Roman"/>
          <w:sz w:val="24"/>
          <w:szCs w:val="28"/>
          <w:lang w:val="en-US"/>
        </w:rPr>
        <w:fldChar w:fldCharType="separate"/>
      </w:r>
      <w:r w:rsidR="00065AEE">
        <w:rPr>
          <w:rFonts w:ascii="Times New Roman" w:hAnsi="Times New Roman" w:cs="Times New Roman"/>
          <w:noProof/>
          <w:sz w:val="24"/>
          <w:szCs w:val="28"/>
          <w:lang w:val="en-US"/>
        </w:rPr>
        <w:t>O’brien</w:t>
      </w:r>
      <w:r w:rsidR="00065AEE" w:rsidRPr="00065AEE">
        <w:rPr>
          <w:rFonts w:ascii="Times New Roman" w:hAnsi="Times New Roman" w:cs="Times New Roman"/>
          <w:noProof/>
          <w:sz w:val="24"/>
          <w:szCs w:val="28"/>
          <w:lang w:val="en-US"/>
        </w:rPr>
        <w:t xml:space="preserve"> </w:t>
      </w:r>
      <w:r w:rsidR="00065AEE">
        <w:rPr>
          <w:rFonts w:ascii="Times New Roman" w:hAnsi="Times New Roman" w:cs="Times New Roman"/>
          <w:noProof/>
          <w:sz w:val="24"/>
          <w:szCs w:val="28"/>
          <w:lang w:val="en-US"/>
        </w:rPr>
        <w:t>(</w:t>
      </w:r>
      <w:r w:rsidR="00065AEE" w:rsidRPr="00065AEE">
        <w:rPr>
          <w:rFonts w:ascii="Times New Roman" w:hAnsi="Times New Roman" w:cs="Times New Roman"/>
          <w:noProof/>
          <w:sz w:val="24"/>
          <w:szCs w:val="28"/>
          <w:lang w:val="en-US"/>
        </w:rPr>
        <w:t>2005</w:t>
      </w:r>
      <w:r w:rsidR="004C6C77">
        <w:rPr>
          <w:rFonts w:ascii="Times New Roman" w:hAnsi="Times New Roman" w:cs="Times New Roman"/>
          <w:noProof/>
          <w:sz w:val="24"/>
          <w:szCs w:val="28"/>
          <w:lang w:val="en-US"/>
        </w:rPr>
        <w:t>:321</w:t>
      </w:r>
      <w:r w:rsidR="00065AEE" w:rsidRPr="00065AEE">
        <w:rPr>
          <w:rFonts w:ascii="Times New Roman" w:hAnsi="Times New Roman" w:cs="Times New Roman"/>
          <w:noProof/>
          <w:sz w:val="24"/>
          <w:szCs w:val="28"/>
          <w:lang w:val="en-US"/>
        </w:rPr>
        <w:t>)</w:t>
      </w:r>
      <w:r w:rsidR="00065AEE">
        <w:rPr>
          <w:rFonts w:ascii="Times New Roman" w:hAnsi="Times New Roman" w:cs="Times New Roman"/>
          <w:sz w:val="24"/>
          <w:szCs w:val="28"/>
          <w:lang w:val="en-US"/>
        </w:rPr>
        <w:fldChar w:fldCharType="end"/>
      </w:r>
      <w:r>
        <w:rPr>
          <w:rFonts w:ascii="Times New Roman" w:hAnsi="Times New Roman" w:cs="Times New Roman"/>
          <w:sz w:val="24"/>
          <w:szCs w:val="28"/>
          <w:lang w:val="en-US"/>
        </w:rPr>
        <w:t>.</w:t>
      </w:r>
    </w:p>
    <w:p w14:paraId="037BA814" w14:textId="503D4C11" w:rsidR="00547E06" w:rsidRDefault="00547E06"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Program ERP sangat membantu perusahaan yang memiliki proses bisnis yang luas seperti yang terjadi di perusahaan Colgate-Palmolive. Sebelum ERP, perlu satu hingga lima hari bagi perusahaan ini untuk mendapatkan sebuah pesanan, satu atau dua hari lagi untuk memproses pesanan tersebut dan empat hari untuk perencanaan distribusi dan pengambilan. Kini perolehan pesanan dan pemrosesannya hanya membutuhkan waktu empat jam, tidak lagi hingga tujuh hari. Secara total, waktu yang dibutuhkan sejak pesanan hingga pengirima</w:t>
      </w:r>
      <w:r w:rsidR="00A92687">
        <w:rPr>
          <w:rFonts w:ascii="Times New Roman" w:hAnsi="Times New Roman" w:cs="Times New Roman"/>
          <w:sz w:val="24"/>
          <w:szCs w:val="28"/>
          <w:lang w:val="en-US"/>
        </w:rPr>
        <w:t>n dipangkas hingga setengahnya</w:t>
      </w:r>
      <w:r w:rsidR="004B66BB">
        <w:rPr>
          <w:rFonts w:ascii="Times New Roman" w:hAnsi="Times New Roman" w:cs="Times New Roman"/>
          <w:sz w:val="24"/>
          <w:szCs w:val="28"/>
          <w:lang w:val="en-US"/>
        </w:rPr>
        <w:t xml:space="preserve"> </w:t>
      </w:r>
      <w:r w:rsidR="004C6C77">
        <w:rPr>
          <w:rFonts w:ascii="Times New Roman" w:hAnsi="Times New Roman" w:cs="Times New Roman"/>
          <w:sz w:val="24"/>
          <w:szCs w:val="28"/>
          <w:lang w:val="en-US"/>
        </w:rPr>
        <w:fldChar w:fldCharType="begin" w:fldLock="1"/>
      </w:r>
      <w:r w:rsidR="004C6C77">
        <w:rPr>
          <w:rFonts w:ascii="Times New Roman" w:hAnsi="Times New Roman" w:cs="Times New Roman"/>
          <w:sz w:val="24"/>
          <w:szCs w:val="28"/>
          <w:lang w:val="en-US"/>
        </w:rPr>
        <w:instrText>ADDIN CSL_CITATION { "citationItems" : [ { "id" : "ITEM-1", "itemData" : { "author" : [ { "dropping-particle" : "", "family" : "O'brien", "given" : "James A", "non-dropping-particle" : "", "parse-names" : false, "suffix" : "" } ], "edition" : "Edisi 12", "editor" : [ { "dropping-particle" : "", "family" : "Fitriasari, Dewi dan Kwary", "given" : "Deny Arnos", "non-dropping-particle" : "", "parse-names" : false, "suffix" : "" } ], "id" : "ITEM-1", "issued" : { "date-parts" : [ [ "2005" ] ] }, "publisher" : "Salemba Empat.", "publisher-place" : "Jakarta", "title" : "Pengantar Sistem Informasi Perspektif Bisnis dan Manajerial", "type" : "book" }, "uris" : [ "http://www.mendeley.com/documents/?uuid=bfffcf3e-d137-4856-9f03-925665964f0c" ] } ], "mendeley" : { "formattedCitation" : "(O\u2019brien, 2005)", "manualFormatting" : "O\u2019brien (2005:322)", "plainTextFormattedCitation" : "(O\u2019brien, 2005)", "previouslyFormattedCitation" : "(O\u2019brien, 2005)" }, "properties" : { "noteIndex" : 0 }, "schema" : "https://github.com/citation-style-language/schema/raw/master/csl-citation.json" }</w:instrText>
      </w:r>
      <w:r w:rsidR="004C6C77">
        <w:rPr>
          <w:rFonts w:ascii="Times New Roman" w:hAnsi="Times New Roman" w:cs="Times New Roman"/>
          <w:sz w:val="24"/>
          <w:szCs w:val="28"/>
          <w:lang w:val="en-US"/>
        </w:rPr>
        <w:fldChar w:fldCharType="separate"/>
      </w:r>
      <w:r w:rsidR="004C6C77">
        <w:rPr>
          <w:rFonts w:ascii="Times New Roman" w:hAnsi="Times New Roman" w:cs="Times New Roman"/>
          <w:noProof/>
          <w:sz w:val="24"/>
          <w:szCs w:val="28"/>
          <w:lang w:val="en-US"/>
        </w:rPr>
        <w:t>O’brien</w:t>
      </w:r>
      <w:r w:rsidR="004C6C77" w:rsidRPr="004C6C77">
        <w:rPr>
          <w:rFonts w:ascii="Times New Roman" w:hAnsi="Times New Roman" w:cs="Times New Roman"/>
          <w:noProof/>
          <w:sz w:val="24"/>
          <w:szCs w:val="28"/>
          <w:lang w:val="en-US"/>
        </w:rPr>
        <w:t xml:space="preserve"> </w:t>
      </w:r>
      <w:r w:rsidR="004C6C77">
        <w:rPr>
          <w:rFonts w:ascii="Times New Roman" w:hAnsi="Times New Roman" w:cs="Times New Roman"/>
          <w:noProof/>
          <w:sz w:val="24"/>
          <w:szCs w:val="28"/>
          <w:lang w:val="en-US"/>
        </w:rPr>
        <w:t>(</w:t>
      </w:r>
      <w:r w:rsidR="004C6C77" w:rsidRPr="004C6C77">
        <w:rPr>
          <w:rFonts w:ascii="Times New Roman" w:hAnsi="Times New Roman" w:cs="Times New Roman"/>
          <w:noProof/>
          <w:sz w:val="24"/>
          <w:szCs w:val="28"/>
          <w:lang w:val="en-US"/>
        </w:rPr>
        <w:t>2005</w:t>
      </w:r>
      <w:r w:rsidR="004C6C77">
        <w:rPr>
          <w:rFonts w:ascii="Times New Roman" w:hAnsi="Times New Roman" w:cs="Times New Roman"/>
          <w:noProof/>
          <w:sz w:val="24"/>
          <w:szCs w:val="28"/>
          <w:lang w:val="en-US"/>
        </w:rPr>
        <w:t>:322</w:t>
      </w:r>
      <w:r w:rsidR="004C6C77" w:rsidRPr="004C6C77">
        <w:rPr>
          <w:rFonts w:ascii="Times New Roman" w:hAnsi="Times New Roman" w:cs="Times New Roman"/>
          <w:noProof/>
          <w:sz w:val="24"/>
          <w:szCs w:val="28"/>
          <w:lang w:val="en-US"/>
        </w:rPr>
        <w:t>)</w:t>
      </w:r>
      <w:r w:rsidR="004C6C77">
        <w:rPr>
          <w:rFonts w:ascii="Times New Roman" w:hAnsi="Times New Roman" w:cs="Times New Roman"/>
          <w:sz w:val="24"/>
          <w:szCs w:val="28"/>
          <w:lang w:val="en-US"/>
        </w:rPr>
        <w:fldChar w:fldCharType="end"/>
      </w:r>
      <w:r>
        <w:rPr>
          <w:rFonts w:ascii="Times New Roman" w:hAnsi="Times New Roman" w:cs="Times New Roman"/>
          <w:sz w:val="24"/>
          <w:szCs w:val="28"/>
          <w:lang w:val="en-US"/>
        </w:rPr>
        <w:t>.</w:t>
      </w:r>
    </w:p>
    <w:p w14:paraId="6B5E4D01" w14:textId="40F563BF" w:rsidR="00C334A9" w:rsidRDefault="00995788"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Menurut</w:t>
      </w:r>
      <w:r w:rsidR="004B66BB">
        <w:rPr>
          <w:rFonts w:ascii="Times New Roman" w:hAnsi="Times New Roman" w:cs="Times New Roman"/>
          <w:sz w:val="24"/>
          <w:szCs w:val="28"/>
          <w:lang w:val="en-US"/>
        </w:rPr>
        <w:t xml:space="preserve"> </w:t>
      </w:r>
      <w:r w:rsidR="004C6C77">
        <w:rPr>
          <w:rFonts w:ascii="Times New Roman" w:hAnsi="Times New Roman" w:cs="Times New Roman"/>
          <w:sz w:val="24"/>
          <w:szCs w:val="28"/>
          <w:lang w:val="en-US"/>
        </w:rPr>
        <w:fldChar w:fldCharType="begin" w:fldLock="1"/>
      </w:r>
      <w:r w:rsidR="004C6C77">
        <w:rPr>
          <w:rFonts w:ascii="Times New Roman" w:hAnsi="Times New Roman" w:cs="Times New Roman"/>
          <w:sz w:val="24"/>
          <w:szCs w:val="28"/>
          <w:lang w:val="en-US"/>
        </w:rPr>
        <w:instrText>ADDIN CSL_CITATION { "citationItems" : [ { "id" : "ITEM-1", "itemData" : { "author" : [ { "dropping-particle" : "", "family" : "O'brien", "given" : "James A", "non-dropping-particle" : "", "parse-names" : false, "suffix" : "" } ], "edition" : "Edisi 12", "editor" : [ { "dropping-particle" : "", "family" : "Fitriasari, Dewi dan Kwary", "given" : "Deny Arnos", "non-dropping-particle" : "", "parse-names" : false, "suffix" : "" } ], "id" : "ITEM-1", "issued" : { "date-parts" : [ [ "2005" ] ] }, "publisher" : "Salemba Empat.", "publisher-place" : "Jakarta", "title" : "Pengantar Sistem Informasi Perspektif Bisnis dan Manajerial", "type" : "book" }, "uris" : [ "http://www.mendeley.com/documents/?uuid=bfffcf3e-d137-4856-9f03-925665964f0c" ] } ], "mendeley" : { "formattedCitation" : "(O\u2019brien, 2005)", "manualFormatting" : "O\u2019brien (2005:323)", "plainTextFormattedCitation" : "(O\u2019brien, 2005)", "previouslyFormattedCitation" : "(O\u2019brien, 2005)" }, "properties" : { "noteIndex" : 0 }, "schema" : "https://github.com/citation-style-language/schema/raw/master/csl-citation.json" }</w:instrText>
      </w:r>
      <w:r w:rsidR="004C6C77">
        <w:rPr>
          <w:rFonts w:ascii="Times New Roman" w:hAnsi="Times New Roman" w:cs="Times New Roman"/>
          <w:sz w:val="24"/>
          <w:szCs w:val="28"/>
          <w:lang w:val="en-US"/>
        </w:rPr>
        <w:fldChar w:fldCharType="separate"/>
      </w:r>
      <w:r w:rsidR="004C6C77">
        <w:rPr>
          <w:rFonts w:ascii="Times New Roman" w:hAnsi="Times New Roman" w:cs="Times New Roman"/>
          <w:noProof/>
          <w:sz w:val="24"/>
          <w:szCs w:val="28"/>
          <w:lang w:val="en-US"/>
        </w:rPr>
        <w:t>O’brien</w:t>
      </w:r>
      <w:r w:rsidR="004C6C77" w:rsidRPr="004C6C77">
        <w:rPr>
          <w:rFonts w:ascii="Times New Roman" w:hAnsi="Times New Roman" w:cs="Times New Roman"/>
          <w:noProof/>
          <w:sz w:val="24"/>
          <w:szCs w:val="28"/>
          <w:lang w:val="en-US"/>
        </w:rPr>
        <w:t xml:space="preserve"> </w:t>
      </w:r>
      <w:r w:rsidR="004C6C77">
        <w:rPr>
          <w:rFonts w:ascii="Times New Roman" w:hAnsi="Times New Roman" w:cs="Times New Roman"/>
          <w:noProof/>
          <w:sz w:val="24"/>
          <w:szCs w:val="28"/>
          <w:lang w:val="en-US"/>
        </w:rPr>
        <w:t>(</w:t>
      </w:r>
      <w:r w:rsidR="004C6C77" w:rsidRPr="004C6C77">
        <w:rPr>
          <w:rFonts w:ascii="Times New Roman" w:hAnsi="Times New Roman" w:cs="Times New Roman"/>
          <w:noProof/>
          <w:sz w:val="24"/>
          <w:szCs w:val="28"/>
          <w:lang w:val="en-US"/>
        </w:rPr>
        <w:t>2005</w:t>
      </w:r>
      <w:r w:rsidR="004C6C77">
        <w:rPr>
          <w:rFonts w:ascii="Times New Roman" w:hAnsi="Times New Roman" w:cs="Times New Roman"/>
          <w:noProof/>
          <w:sz w:val="24"/>
          <w:szCs w:val="28"/>
          <w:lang w:val="en-US"/>
        </w:rPr>
        <w:t>:323</w:t>
      </w:r>
      <w:r w:rsidR="004C6C77" w:rsidRPr="004C6C77">
        <w:rPr>
          <w:rFonts w:ascii="Times New Roman" w:hAnsi="Times New Roman" w:cs="Times New Roman"/>
          <w:noProof/>
          <w:sz w:val="24"/>
          <w:szCs w:val="28"/>
          <w:lang w:val="en-US"/>
        </w:rPr>
        <w:t>)</w:t>
      </w:r>
      <w:r w:rsidR="004C6C77">
        <w:rPr>
          <w:rFonts w:ascii="Times New Roman" w:hAnsi="Times New Roman" w:cs="Times New Roman"/>
          <w:sz w:val="24"/>
          <w:szCs w:val="28"/>
          <w:lang w:val="en-US"/>
        </w:rPr>
        <w:fldChar w:fldCharType="end"/>
      </w:r>
      <w:r w:rsidR="004C6C77">
        <w:rPr>
          <w:rFonts w:ascii="Times New Roman" w:hAnsi="Times New Roman" w:cs="Times New Roman"/>
          <w:sz w:val="24"/>
          <w:szCs w:val="28"/>
          <w:lang w:val="en-US"/>
        </w:rPr>
        <w:t xml:space="preserve"> </w:t>
      </w:r>
      <w:r w:rsidR="004B66BB">
        <w:rPr>
          <w:rFonts w:ascii="Times New Roman" w:hAnsi="Times New Roman" w:cs="Times New Roman"/>
          <w:sz w:val="24"/>
          <w:szCs w:val="28"/>
          <w:lang w:val="en-US"/>
        </w:rPr>
        <w:t xml:space="preserve">banyak perusahaan yang mengalami kegagalan dan kerugian besar setelah </w:t>
      </w:r>
      <w:r w:rsidR="00793264" w:rsidRPr="00793264">
        <w:rPr>
          <w:rFonts w:ascii="Times New Roman" w:hAnsi="Times New Roman" w:cs="Times New Roman"/>
          <w:sz w:val="24"/>
          <w:szCs w:val="28"/>
          <w:lang w:val="en-US"/>
        </w:rPr>
        <w:t>menerapkan sistem ERP.</w:t>
      </w:r>
      <w:r w:rsidR="00602FCE">
        <w:rPr>
          <w:rFonts w:ascii="Times New Roman" w:hAnsi="Times New Roman" w:cs="Times New Roman"/>
          <w:sz w:val="24"/>
          <w:szCs w:val="28"/>
          <w:lang w:val="en-US"/>
        </w:rPr>
        <w:t xml:space="preserve"> Implementasi </w:t>
      </w:r>
      <w:r w:rsidR="004B66BB">
        <w:rPr>
          <w:rFonts w:ascii="Times New Roman" w:hAnsi="Times New Roman" w:cs="Times New Roman"/>
          <w:sz w:val="24"/>
          <w:szCs w:val="28"/>
          <w:lang w:val="en-US"/>
        </w:rPr>
        <w:t xml:space="preserve">ERP </w:t>
      </w:r>
      <w:r w:rsidR="00602FCE" w:rsidRPr="00602FCE">
        <w:rPr>
          <w:rFonts w:ascii="Times New Roman" w:hAnsi="Times New Roman" w:cs="Times New Roman"/>
          <w:sz w:val="24"/>
          <w:szCs w:val="28"/>
          <w:lang w:val="en-US"/>
        </w:rPr>
        <w:t>sama seperti transplantasi otak</w:t>
      </w:r>
      <w:r w:rsidR="00602FCE">
        <w:rPr>
          <w:rFonts w:ascii="Times New Roman" w:hAnsi="Times New Roman" w:cs="Times New Roman"/>
          <w:sz w:val="24"/>
          <w:szCs w:val="28"/>
          <w:lang w:val="en-US"/>
        </w:rPr>
        <w:t xml:space="preserve"> perusahaan. </w:t>
      </w:r>
      <w:r w:rsidR="00602FCE" w:rsidRPr="00602FCE">
        <w:rPr>
          <w:rFonts w:ascii="Times New Roman" w:hAnsi="Times New Roman" w:cs="Times New Roman"/>
          <w:sz w:val="24"/>
          <w:szCs w:val="28"/>
          <w:lang w:val="en-US"/>
        </w:rPr>
        <w:t>Risikonya adalah gangguan dalam bisnis, karena bila tidak diterapkan dengan benar, maka akan membunuh perusahaan.</w:t>
      </w:r>
      <w:r w:rsidR="00602FCE">
        <w:rPr>
          <w:rFonts w:ascii="Times New Roman" w:hAnsi="Times New Roman" w:cs="Times New Roman"/>
          <w:sz w:val="24"/>
          <w:szCs w:val="28"/>
          <w:lang w:val="en-US"/>
        </w:rPr>
        <w:t xml:space="preserve"> </w:t>
      </w:r>
      <w:r w:rsidR="00602FCE" w:rsidRPr="00602FCE">
        <w:rPr>
          <w:rFonts w:ascii="Times New Roman" w:hAnsi="Times New Roman" w:cs="Times New Roman"/>
          <w:sz w:val="24"/>
          <w:szCs w:val="28"/>
          <w:lang w:val="en-US"/>
        </w:rPr>
        <w:t xml:space="preserve">Sebagian perusahaan memiliki implementasi yang berhasil baik, </w:t>
      </w:r>
      <w:r w:rsidR="004C6C77">
        <w:rPr>
          <w:rFonts w:ascii="Times New Roman" w:hAnsi="Times New Roman" w:cs="Times New Roman"/>
          <w:sz w:val="24"/>
          <w:szCs w:val="28"/>
          <w:lang w:val="en-US"/>
        </w:rPr>
        <w:t>tetapi</w:t>
      </w:r>
      <w:r w:rsidR="00602FCE" w:rsidRPr="00602FCE">
        <w:rPr>
          <w:rFonts w:ascii="Times New Roman" w:hAnsi="Times New Roman" w:cs="Times New Roman"/>
          <w:sz w:val="24"/>
          <w:szCs w:val="28"/>
          <w:lang w:val="en-US"/>
        </w:rPr>
        <w:t xml:space="preserve"> sebagian kecil perusahaan mengalami keg</w:t>
      </w:r>
      <w:r w:rsidR="004C6C77">
        <w:rPr>
          <w:rFonts w:ascii="Times New Roman" w:hAnsi="Times New Roman" w:cs="Times New Roman"/>
          <w:sz w:val="24"/>
          <w:szCs w:val="28"/>
          <w:lang w:val="en-US"/>
        </w:rPr>
        <w:t>agalan besar berbiaya mahal yang sangat</w:t>
      </w:r>
      <w:r w:rsidR="00602FCE" w:rsidRPr="00602FCE">
        <w:rPr>
          <w:rFonts w:ascii="Times New Roman" w:hAnsi="Times New Roman" w:cs="Times New Roman"/>
          <w:sz w:val="24"/>
          <w:szCs w:val="28"/>
          <w:lang w:val="en-US"/>
        </w:rPr>
        <w:t xml:space="preserve"> merusak bisnis</w:t>
      </w:r>
      <w:r w:rsidR="004C6C77">
        <w:rPr>
          <w:rFonts w:ascii="Times New Roman" w:hAnsi="Times New Roman" w:cs="Times New Roman"/>
          <w:sz w:val="24"/>
          <w:szCs w:val="28"/>
          <w:lang w:val="en-US"/>
        </w:rPr>
        <w:t xml:space="preserve"> mereka</w:t>
      </w:r>
      <w:r w:rsidR="00602FCE" w:rsidRPr="00602FCE">
        <w:rPr>
          <w:rFonts w:ascii="Times New Roman" w:hAnsi="Times New Roman" w:cs="Times New Roman"/>
          <w:sz w:val="24"/>
          <w:szCs w:val="28"/>
          <w:lang w:val="en-US"/>
        </w:rPr>
        <w:t xml:space="preserve"> secara keseluruhan.</w:t>
      </w:r>
    </w:p>
    <w:p w14:paraId="07787943" w14:textId="54134EE5" w:rsidR="00C334A9" w:rsidRDefault="00C334A9" w:rsidP="00C334A9">
      <w:pPr>
        <w:spacing w:after="0" w:line="480" w:lineRule="auto"/>
        <w:ind w:firstLine="720"/>
        <w:jc w:val="both"/>
        <w:rPr>
          <w:rFonts w:ascii="Times New Roman" w:hAnsi="Times New Roman" w:cs="Times New Roman"/>
          <w:sz w:val="24"/>
          <w:szCs w:val="28"/>
          <w:lang w:val="en-US"/>
        </w:rPr>
      </w:pPr>
      <w:r w:rsidRPr="006A4C3E">
        <w:rPr>
          <w:rFonts w:ascii="Times New Roman" w:hAnsi="Times New Roman" w:cs="Times New Roman"/>
          <w:sz w:val="24"/>
          <w:szCs w:val="28"/>
          <w:lang w:val="en-US"/>
        </w:rPr>
        <w:lastRenderedPageBreak/>
        <w:t>Dalam banyak kasus, pesanan dan pengiriman hilang, perubahan persediaan  tidak  dicatat  dengan  benar</w:t>
      </w:r>
      <w:r w:rsidR="008F77ED">
        <w:rPr>
          <w:rFonts w:ascii="Times New Roman" w:hAnsi="Times New Roman" w:cs="Times New Roman"/>
          <w:sz w:val="24"/>
          <w:szCs w:val="28"/>
          <w:lang w:val="en-US"/>
        </w:rPr>
        <w:t>,</w:t>
      </w:r>
      <w:r w:rsidRPr="006A4C3E">
        <w:rPr>
          <w:rFonts w:ascii="Times New Roman" w:hAnsi="Times New Roman" w:cs="Times New Roman"/>
          <w:sz w:val="24"/>
          <w:szCs w:val="28"/>
          <w:lang w:val="en-US"/>
        </w:rPr>
        <w:t xml:space="preserve">  dan  tingkat  persediaan  yang  tidak  dapat  dipercaya menyebabkan  kehabisan  persediaan  besar  terjadi  selama  beberapa  minggu  atau  bul</w:t>
      </w:r>
      <w:r w:rsidR="00A92687">
        <w:rPr>
          <w:rFonts w:ascii="Times New Roman" w:hAnsi="Times New Roman" w:cs="Times New Roman"/>
          <w:sz w:val="24"/>
          <w:szCs w:val="28"/>
          <w:lang w:val="en-US"/>
        </w:rPr>
        <w:t xml:space="preserve">an. Perusahaan   seperti </w:t>
      </w:r>
      <w:r w:rsidR="003A47FF">
        <w:rPr>
          <w:rFonts w:ascii="Times New Roman" w:hAnsi="Times New Roman" w:cs="Times New Roman"/>
          <w:sz w:val="24"/>
          <w:szCs w:val="28"/>
          <w:lang w:val="en-US"/>
        </w:rPr>
        <w:t>Hersh</w:t>
      </w:r>
      <w:r w:rsidR="00A92687">
        <w:rPr>
          <w:rFonts w:ascii="Times New Roman" w:hAnsi="Times New Roman" w:cs="Times New Roman"/>
          <w:sz w:val="24"/>
          <w:szCs w:val="28"/>
          <w:lang w:val="en-US"/>
        </w:rPr>
        <w:t xml:space="preserve">ey Foods, Nike, A-DEC, dan Connecticut General </w:t>
      </w:r>
      <w:r w:rsidRPr="006A4C3E">
        <w:rPr>
          <w:rFonts w:ascii="Times New Roman" w:hAnsi="Times New Roman" w:cs="Times New Roman"/>
          <w:sz w:val="24"/>
          <w:szCs w:val="28"/>
          <w:lang w:val="en-US"/>
        </w:rPr>
        <w:t xml:space="preserve">terus mengalami </w:t>
      </w:r>
      <w:r w:rsidR="003A47FF">
        <w:rPr>
          <w:rFonts w:ascii="Times New Roman" w:hAnsi="Times New Roman" w:cs="Times New Roman"/>
          <w:sz w:val="24"/>
          <w:szCs w:val="28"/>
          <w:lang w:val="en-US"/>
        </w:rPr>
        <w:t xml:space="preserve">kerugian </w:t>
      </w:r>
      <w:r w:rsidRPr="006A4C3E">
        <w:rPr>
          <w:rFonts w:ascii="Times New Roman" w:hAnsi="Times New Roman" w:cs="Times New Roman"/>
          <w:sz w:val="24"/>
          <w:szCs w:val="28"/>
          <w:lang w:val="en-US"/>
        </w:rPr>
        <w:t>beberapa ratus</w:t>
      </w:r>
      <w:r>
        <w:rPr>
          <w:rFonts w:ascii="Times New Roman" w:hAnsi="Times New Roman" w:cs="Times New Roman"/>
          <w:sz w:val="24"/>
          <w:szCs w:val="28"/>
          <w:lang w:val="en-US"/>
        </w:rPr>
        <w:t xml:space="preserve"> juta dolar d</w:t>
      </w:r>
      <w:r w:rsidR="00A92687">
        <w:rPr>
          <w:rFonts w:ascii="Times New Roman" w:hAnsi="Times New Roman" w:cs="Times New Roman"/>
          <w:sz w:val="24"/>
          <w:szCs w:val="28"/>
          <w:lang w:val="en-US"/>
        </w:rPr>
        <w:t>alam beberapa hal</w:t>
      </w:r>
      <w:r w:rsidR="004C6C77">
        <w:rPr>
          <w:rFonts w:ascii="Times New Roman" w:hAnsi="Times New Roman" w:cs="Times New Roman"/>
          <w:sz w:val="24"/>
          <w:szCs w:val="28"/>
          <w:lang w:val="en-US"/>
        </w:rPr>
        <w:t xml:space="preserve"> </w:t>
      </w:r>
      <w:r w:rsidR="004C6C77">
        <w:rPr>
          <w:rFonts w:ascii="Times New Roman" w:hAnsi="Times New Roman" w:cs="Times New Roman"/>
          <w:sz w:val="24"/>
          <w:szCs w:val="28"/>
          <w:lang w:val="en-US"/>
        </w:rPr>
        <w:fldChar w:fldCharType="begin" w:fldLock="1"/>
      </w:r>
      <w:r w:rsidR="000A5B6C">
        <w:rPr>
          <w:rFonts w:ascii="Times New Roman" w:hAnsi="Times New Roman" w:cs="Times New Roman"/>
          <w:sz w:val="24"/>
          <w:szCs w:val="28"/>
          <w:lang w:val="en-US"/>
        </w:rPr>
        <w:instrText>ADDIN CSL_CITATION { "citationItems" : [ { "id" : "ITEM-1", "itemData" : { "author" : [ { "dropping-particle" : "", "family" : "O'brien", "given" : "James A", "non-dropping-particle" : "", "parse-names" : false, "suffix" : "" } ], "edition" : "Edisi 12", "editor" : [ { "dropping-particle" : "", "family" : "Fitriasari, Dewi dan Kwary", "given" : "Deny Arnos", "non-dropping-particle" : "", "parse-names" : false, "suffix" : "" } ], "id" : "ITEM-1", "issued" : { "date-parts" : [ [ "2005" ] ] }, "publisher" : "Salemba Empat.", "publisher-place" : "Jakarta", "title" : "Pengantar Sistem Informasi Perspektif Bisnis dan Manajerial", "type" : "book" }, "uris" : [ "http://www.mendeley.com/documents/?uuid=bfffcf3e-d137-4856-9f03-925665964f0c" ] } ], "mendeley" : { "formattedCitation" : "(O\u2019brien, 2005)", "manualFormatting" : "O\u2019brien (2005:323)", "plainTextFormattedCitation" : "(O\u2019brien, 2005)", "previouslyFormattedCitation" : "(O\u2019brien, 2005)" }, "properties" : { "noteIndex" : 0 }, "schema" : "https://github.com/citation-style-language/schema/raw/master/csl-citation.json" }</w:instrText>
      </w:r>
      <w:r w:rsidR="004C6C77">
        <w:rPr>
          <w:rFonts w:ascii="Times New Roman" w:hAnsi="Times New Roman" w:cs="Times New Roman"/>
          <w:sz w:val="24"/>
          <w:szCs w:val="28"/>
          <w:lang w:val="en-US"/>
        </w:rPr>
        <w:fldChar w:fldCharType="separate"/>
      </w:r>
      <w:r w:rsidR="004C6C77">
        <w:rPr>
          <w:rFonts w:ascii="Times New Roman" w:hAnsi="Times New Roman" w:cs="Times New Roman"/>
          <w:noProof/>
          <w:sz w:val="24"/>
          <w:szCs w:val="28"/>
          <w:lang w:val="en-US"/>
        </w:rPr>
        <w:t>O’brien (</w:t>
      </w:r>
      <w:r w:rsidR="004C6C77" w:rsidRPr="004C6C77">
        <w:rPr>
          <w:rFonts w:ascii="Times New Roman" w:hAnsi="Times New Roman" w:cs="Times New Roman"/>
          <w:noProof/>
          <w:sz w:val="24"/>
          <w:szCs w:val="28"/>
          <w:lang w:val="en-US"/>
        </w:rPr>
        <w:t>2005</w:t>
      </w:r>
      <w:r w:rsidR="004C6C77">
        <w:rPr>
          <w:rFonts w:ascii="Times New Roman" w:hAnsi="Times New Roman" w:cs="Times New Roman"/>
          <w:noProof/>
          <w:sz w:val="24"/>
          <w:szCs w:val="28"/>
          <w:lang w:val="en-US"/>
        </w:rPr>
        <w:t>:</w:t>
      </w:r>
      <w:r w:rsidR="000A5B6C">
        <w:rPr>
          <w:rFonts w:ascii="Times New Roman" w:hAnsi="Times New Roman" w:cs="Times New Roman"/>
          <w:noProof/>
          <w:sz w:val="24"/>
          <w:szCs w:val="28"/>
          <w:lang w:val="en-US"/>
        </w:rPr>
        <w:t>323</w:t>
      </w:r>
      <w:r w:rsidR="004C6C77" w:rsidRPr="004C6C77">
        <w:rPr>
          <w:rFonts w:ascii="Times New Roman" w:hAnsi="Times New Roman" w:cs="Times New Roman"/>
          <w:noProof/>
          <w:sz w:val="24"/>
          <w:szCs w:val="28"/>
          <w:lang w:val="en-US"/>
        </w:rPr>
        <w:t>)</w:t>
      </w:r>
      <w:r w:rsidR="004C6C77">
        <w:rPr>
          <w:rFonts w:ascii="Times New Roman" w:hAnsi="Times New Roman" w:cs="Times New Roman"/>
          <w:sz w:val="24"/>
          <w:szCs w:val="28"/>
          <w:lang w:val="en-US"/>
        </w:rPr>
        <w:fldChar w:fldCharType="end"/>
      </w:r>
      <w:r w:rsidRPr="006A4C3E">
        <w:rPr>
          <w:rFonts w:ascii="Times New Roman" w:hAnsi="Times New Roman" w:cs="Times New Roman"/>
          <w:sz w:val="24"/>
          <w:szCs w:val="28"/>
          <w:lang w:val="en-US"/>
        </w:rPr>
        <w:t>.</w:t>
      </w:r>
      <w:r>
        <w:rPr>
          <w:rFonts w:ascii="Times New Roman" w:hAnsi="Times New Roman" w:cs="Times New Roman"/>
          <w:sz w:val="24"/>
          <w:szCs w:val="28"/>
          <w:lang w:val="en-US"/>
        </w:rPr>
        <w:t xml:space="preserve"> Menurut beliau, penyebab umum kegagalan penerapan sistem ERP adalah perusahaan-perusahaan ini meremehkan kerumitan perencanaan dan pengembangan sistem ERP ini.</w:t>
      </w:r>
    </w:p>
    <w:p w14:paraId="1E65A1C5" w14:textId="09AA29C2" w:rsidR="008F77ED" w:rsidRDefault="008F77ED" w:rsidP="00680017">
      <w:pPr>
        <w:spacing w:after="0" w:line="480" w:lineRule="auto"/>
        <w:ind w:firstLine="720"/>
        <w:jc w:val="both"/>
        <w:rPr>
          <w:rFonts w:ascii="Times New Roman" w:hAnsi="Times New Roman" w:cs="Times New Roman"/>
          <w:sz w:val="24"/>
          <w:szCs w:val="28"/>
          <w:lang w:val="en-US"/>
        </w:rPr>
      </w:pPr>
      <w:r w:rsidRPr="008F77ED">
        <w:rPr>
          <w:rFonts w:ascii="Times New Roman" w:hAnsi="Times New Roman" w:cs="Times New Roman"/>
          <w:sz w:val="24"/>
          <w:szCs w:val="28"/>
          <w:lang w:val="en-US"/>
        </w:rPr>
        <w:t>Dalam beberapa kasus, seperti FoxMeyer Drugs</w:t>
      </w:r>
      <w:r>
        <w:rPr>
          <w:rFonts w:ascii="Times New Roman" w:hAnsi="Times New Roman" w:cs="Times New Roman"/>
          <w:sz w:val="24"/>
          <w:szCs w:val="28"/>
          <w:lang w:val="en-US"/>
        </w:rPr>
        <w:t xml:space="preserve"> </w:t>
      </w:r>
      <w:r w:rsidR="00680017" w:rsidRPr="00680017">
        <w:rPr>
          <w:rFonts w:ascii="Times New Roman" w:hAnsi="Times New Roman" w:cs="Times New Roman"/>
          <w:sz w:val="24"/>
          <w:szCs w:val="28"/>
          <w:lang w:val="en-US"/>
        </w:rPr>
        <w:t>sebuah grosir farmasi</w:t>
      </w:r>
      <w:r w:rsidR="00B67068">
        <w:rPr>
          <w:rFonts w:ascii="Times New Roman" w:hAnsi="Times New Roman" w:cs="Times New Roman"/>
          <w:sz w:val="24"/>
          <w:szCs w:val="28"/>
          <w:lang w:val="en-US"/>
        </w:rPr>
        <w:t xml:space="preserve"> </w:t>
      </w:r>
      <w:r w:rsidR="00680017" w:rsidRPr="00680017">
        <w:rPr>
          <w:rFonts w:ascii="Times New Roman" w:hAnsi="Times New Roman" w:cs="Times New Roman"/>
          <w:sz w:val="24"/>
          <w:szCs w:val="28"/>
          <w:lang w:val="en-US"/>
        </w:rPr>
        <w:t>senilai $5 miliar, perusahaan tersebut harus mengajukan perlindungan kebangkrutan, dan kemudian dibeli oleh pesaing beratnya M</w:t>
      </w:r>
      <w:r w:rsidR="00A92687">
        <w:rPr>
          <w:rFonts w:ascii="Times New Roman" w:hAnsi="Times New Roman" w:cs="Times New Roman"/>
          <w:sz w:val="24"/>
          <w:szCs w:val="28"/>
          <w:lang w:val="en-US"/>
        </w:rPr>
        <w:t>cKesson Drugs</w:t>
      </w:r>
      <w:r w:rsidR="000A5B6C">
        <w:rPr>
          <w:rFonts w:ascii="Times New Roman" w:hAnsi="Times New Roman" w:cs="Times New Roman"/>
          <w:sz w:val="24"/>
          <w:szCs w:val="28"/>
          <w:lang w:val="en-US"/>
        </w:rPr>
        <w:t xml:space="preserve"> </w:t>
      </w:r>
      <w:r w:rsidR="000A5B6C">
        <w:rPr>
          <w:rFonts w:ascii="Times New Roman" w:hAnsi="Times New Roman" w:cs="Times New Roman"/>
          <w:sz w:val="24"/>
          <w:szCs w:val="28"/>
          <w:lang w:val="en-US"/>
        </w:rPr>
        <w:fldChar w:fldCharType="begin" w:fldLock="1"/>
      </w:r>
      <w:r w:rsidR="000A5B6C">
        <w:rPr>
          <w:rFonts w:ascii="Times New Roman" w:hAnsi="Times New Roman" w:cs="Times New Roman"/>
          <w:sz w:val="24"/>
          <w:szCs w:val="28"/>
          <w:lang w:val="en-US"/>
        </w:rPr>
        <w:instrText>ADDIN CSL_CITATION { "citationItems" : [ { "id" : "ITEM-1", "itemData" : { "author" : [ { "dropping-particle" : "", "family" : "O'brien", "given" : "James A", "non-dropping-particle" : "", "parse-names" : false, "suffix" : "" } ], "edition" : "Edisi 12", "editor" : [ { "dropping-particle" : "", "family" : "Fitriasari, Dewi dan Kwary", "given" : "Deny Arnos", "non-dropping-particle" : "", "parse-names" : false, "suffix" : "" } ], "id" : "ITEM-1", "issued" : { "date-parts" : [ [ "2005" ] ] }, "publisher" : "Salemba Empat.", "publisher-place" : "Jakarta", "title" : "Pengantar Sistem Informasi Perspektif Bisnis dan Manajerial", "type" : "book" }, "uris" : [ "http://www.mendeley.com/documents/?uuid=bfffcf3e-d137-4856-9f03-925665964f0c" ] } ], "mendeley" : { "formattedCitation" : "(O\u2019brien, 2005)", "manualFormatting" : "O\u2019brien, 2005)", "plainTextFormattedCitation" : "(O\u2019brien, 2005)", "previouslyFormattedCitation" : "(O\u2019brien, 2005)" }, "properties" : { "noteIndex" : 0 }, "schema" : "https://github.com/citation-style-language/schema/raw/master/csl-citation.json" }</w:instrText>
      </w:r>
      <w:r w:rsidR="000A5B6C">
        <w:rPr>
          <w:rFonts w:ascii="Times New Roman" w:hAnsi="Times New Roman" w:cs="Times New Roman"/>
          <w:sz w:val="24"/>
          <w:szCs w:val="28"/>
          <w:lang w:val="en-US"/>
        </w:rPr>
        <w:fldChar w:fldCharType="separate"/>
      </w:r>
      <w:r w:rsidR="000A5B6C">
        <w:rPr>
          <w:rFonts w:ascii="Times New Roman" w:hAnsi="Times New Roman" w:cs="Times New Roman"/>
          <w:noProof/>
          <w:sz w:val="24"/>
          <w:szCs w:val="28"/>
          <w:lang w:val="en-US"/>
        </w:rPr>
        <w:t>O’brien</w:t>
      </w:r>
      <w:r w:rsidR="000A5B6C" w:rsidRPr="000A5B6C">
        <w:rPr>
          <w:rFonts w:ascii="Times New Roman" w:hAnsi="Times New Roman" w:cs="Times New Roman"/>
          <w:noProof/>
          <w:sz w:val="24"/>
          <w:szCs w:val="28"/>
          <w:lang w:val="en-US"/>
        </w:rPr>
        <w:t xml:space="preserve"> </w:t>
      </w:r>
      <w:r w:rsidR="000A5B6C">
        <w:rPr>
          <w:rFonts w:ascii="Times New Roman" w:hAnsi="Times New Roman" w:cs="Times New Roman"/>
          <w:noProof/>
          <w:sz w:val="24"/>
          <w:szCs w:val="28"/>
          <w:lang w:val="en-US"/>
        </w:rPr>
        <w:t>(</w:t>
      </w:r>
      <w:r w:rsidR="000A5B6C" w:rsidRPr="000A5B6C">
        <w:rPr>
          <w:rFonts w:ascii="Times New Roman" w:hAnsi="Times New Roman" w:cs="Times New Roman"/>
          <w:noProof/>
          <w:sz w:val="24"/>
          <w:szCs w:val="28"/>
          <w:lang w:val="en-US"/>
        </w:rPr>
        <w:t>2005</w:t>
      </w:r>
      <w:r w:rsidR="000A5B6C">
        <w:rPr>
          <w:rFonts w:ascii="Times New Roman" w:hAnsi="Times New Roman" w:cs="Times New Roman"/>
          <w:noProof/>
          <w:sz w:val="24"/>
          <w:szCs w:val="28"/>
          <w:lang w:val="en-US"/>
        </w:rPr>
        <w:t>:323</w:t>
      </w:r>
      <w:r w:rsidR="000A5B6C" w:rsidRPr="000A5B6C">
        <w:rPr>
          <w:rFonts w:ascii="Times New Roman" w:hAnsi="Times New Roman" w:cs="Times New Roman"/>
          <w:noProof/>
          <w:sz w:val="24"/>
          <w:szCs w:val="28"/>
          <w:lang w:val="en-US"/>
        </w:rPr>
        <w:t>)</w:t>
      </w:r>
      <w:r w:rsidR="000A5B6C">
        <w:rPr>
          <w:rFonts w:ascii="Times New Roman" w:hAnsi="Times New Roman" w:cs="Times New Roman"/>
          <w:sz w:val="24"/>
          <w:szCs w:val="28"/>
          <w:lang w:val="en-US"/>
        </w:rPr>
        <w:fldChar w:fldCharType="end"/>
      </w:r>
      <w:r w:rsidR="00680017">
        <w:rPr>
          <w:rFonts w:ascii="Times New Roman" w:hAnsi="Times New Roman" w:cs="Times New Roman"/>
          <w:sz w:val="24"/>
          <w:szCs w:val="28"/>
          <w:lang w:val="en-US"/>
        </w:rPr>
        <w:t>.</w:t>
      </w:r>
    </w:p>
    <w:p w14:paraId="51AA33A8" w14:textId="5898EC1E" w:rsidR="002D7AB3" w:rsidRDefault="002D7AB3"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KAP Amachi Arifin Mardani &amp; Muliadi sebagai salah satu perusahaan yang bergerak di bidang</w:t>
      </w:r>
      <w:r w:rsidR="00C97D55">
        <w:rPr>
          <w:rFonts w:ascii="Times New Roman" w:hAnsi="Times New Roman" w:cs="Times New Roman"/>
          <w:sz w:val="24"/>
          <w:szCs w:val="28"/>
          <w:lang w:val="en-US"/>
        </w:rPr>
        <w:t xml:space="preserve"> jasa</w:t>
      </w:r>
      <w:r w:rsidR="004E353C">
        <w:rPr>
          <w:rFonts w:ascii="Times New Roman" w:hAnsi="Times New Roman" w:cs="Times New Roman"/>
          <w:sz w:val="24"/>
          <w:szCs w:val="28"/>
          <w:lang w:val="en-US"/>
        </w:rPr>
        <w:t xml:space="preserve"> konsultan keuangan dan perpajakan juga tidak ketinggalan dalam mengadopsi teknologi </w:t>
      </w:r>
      <w:r w:rsidR="00F77609">
        <w:rPr>
          <w:rFonts w:ascii="Times New Roman" w:hAnsi="Times New Roman" w:cs="Times New Roman"/>
          <w:sz w:val="24"/>
          <w:szCs w:val="28"/>
          <w:lang w:val="en-US"/>
        </w:rPr>
        <w:t>informasi</w:t>
      </w:r>
      <w:r w:rsidR="004E353C">
        <w:rPr>
          <w:rFonts w:ascii="Times New Roman" w:hAnsi="Times New Roman" w:cs="Times New Roman"/>
          <w:sz w:val="24"/>
          <w:szCs w:val="28"/>
          <w:lang w:val="en-US"/>
        </w:rPr>
        <w:t xml:space="preserve"> dalam kegiatan usahanya.</w:t>
      </w:r>
    </w:p>
    <w:p w14:paraId="339087E2" w14:textId="6FEA19D6" w:rsidR="004E353C" w:rsidRDefault="004E353C"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Paskat merupakan </w:t>
      </w:r>
      <w:r>
        <w:rPr>
          <w:rFonts w:ascii="Times New Roman" w:hAnsi="Times New Roman" w:cs="Times New Roman"/>
          <w:i/>
          <w:sz w:val="24"/>
          <w:szCs w:val="28"/>
          <w:lang w:val="en-US"/>
        </w:rPr>
        <w:t>software</w:t>
      </w:r>
      <w:r>
        <w:rPr>
          <w:rFonts w:ascii="Times New Roman" w:hAnsi="Times New Roman" w:cs="Times New Roman"/>
          <w:sz w:val="24"/>
          <w:szCs w:val="28"/>
          <w:lang w:val="en-US"/>
        </w:rPr>
        <w:t xml:space="preserve"> yang digunakan oleh KAP Amachi Arifin Mardani &amp; Muliadi. Sebelumnya KAP Amachi Arifin Mardani &amp; Muliadi hanya melakukan transaksi secara manual. Akan tetapi, </w:t>
      </w:r>
      <w:r w:rsidR="0063414D">
        <w:rPr>
          <w:rFonts w:ascii="Times New Roman" w:hAnsi="Times New Roman" w:cs="Times New Roman"/>
          <w:sz w:val="24"/>
          <w:szCs w:val="28"/>
          <w:lang w:val="en-US"/>
        </w:rPr>
        <w:t xml:space="preserve">terkadang </w:t>
      </w:r>
      <w:r>
        <w:rPr>
          <w:rFonts w:ascii="Times New Roman" w:hAnsi="Times New Roman" w:cs="Times New Roman"/>
          <w:sz w:val="24"/>
          <w:szCs w:val="28"/>
          <w:lang w:val="en-US"/>
        </w:rPr>
        <w:t xml:space="preserve">penggunaan software ini </w:t>
      </w:r>
      <w:r w:rsidR="00C43C14">
        <w:rPr>
          <w:rFonts w:ascii="Times New Roman" w:hAnsi="Times New Roman" w:cs="Times New Roman"/>
          <w:sz w:val="24"/>
          <w:szCs w:val="28"/>
          <w:lang w:val="en-US"/>
        </w:rPr>
        <w:t xml:space="preserve">dapat </w:t>
      </w:r>
      <w:r>
        <w:rPr>
          <w:rFonts w:ascii="Times New Roman" w:hAnsi="Times New Roman" w:cs="Times New Roman"/>
          <w:sz w:val="24"/>
          <w:szCs w:val="28"/>
          <w:lang w:val="en-US"/>
        </w:rPr>
        <w:t>menimbu</w:t>
      </w:r>
      <w:r w:rsidR="00EF3809">
        <w:rPr>
          <w:rFonts w:ascii="Times New Roman" w:hAnsi="Times New Roman" w:cs="Times New Roman"/>
          <w:sz w:val="24"/>
          <w:szCs w:val="28"/>
          <w:lang w:val="en-US"/>
        </w:rPr>
        <w:t xml:space="preserve">lkan beberapa kesalahan hasil output yang disebabkan oleh </w:t>
      </w:r>
      <w:r>
        <w:rPr>
          <w:rFonts w:ascii="Times New Roman" w:hAnsi="Times New Roman" w:cs="Times New Roman"/>
          <w:i/>
          <w:sz w:val="24"/>
          <w:szCs w:val="28"/>
          <w:lang w:val="en-US"/>
        </w:rPr>
        <w:t>Human error</w:t>
      </w:r>
      <w:r w:rsidR="00EF3809">
        <w:rPr>
          <w:rFonts w:ascii="Times New Roman" w:hAnsi="Times New Roman" w:cs="Times New Roman"/>
          <w:sz w:val="24"/>
          <w:szCs w:val="28"/>
          <w:lang w:val="en-US"/>
        </w:rPr>
        <w:t xml:space="preserve"> (kesalahan manusia)</w:t>
      </w:r>
      <w:r>
        <w:rPr>
          <w:rFonts w:ascii="Times New Roman" w:hAnsi="Times New Roman" w:cs="Times New Roman"/>
          <w:sz w:val="24"/>
          <w:szCs w:val="28"/>
          <w:lang w:val="en-US"/>
        </w:rPr>
        <w:t xml:space="preserve"> dalam melakukan penginputan data.</w:t>
      </w:r>
    </w:p>
    <w:p w14:paraId="3AD63247" w14:textId="79313E81" w:rsidR="004E353C" w:rsidRDefault="004E353C"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Oleh k</w:t>
      </w:r>
      <w:r w:rsidR="00BD4DC7">
        <w:rPr>
          <w:rFonts w:ascii="Times New Roman" w:hAnsi="Times New Roman" w:cs="Times New Roman"/>
          <w:sz w:val="24"/>
          <w:szCs w:val="28"/>
          <w:lang w:val="en-US"/>
        </w:rPr>
        <w:t xml:space="preserve">arena itu, penulis </w:t>
      </w:r>
      <w:r>
        <w:rPr>
          <w:rFonts w:ascii="Times New Roman" w:hAnsi="Times New Roman" w:cs="Times New Roman"/>
          <w:sz w:val="24"/>
          <w:szCs w:val="28"/>
          <w:lang w:val="en-US"/>
        </w:rPr>
        <w:t xml:space="preserve">akan melakukan evaluasi pengendalian terhadap sistem informasi yang secara umum diklasifikasikan atas dua kategori. Pertama, </w:t>
      </w:r>
      <w:r w:rsidR="009C6639">
        <w:rPr>
          <w:rFonts w:ascii="Times New Roman" w:hAnsi="Times New Roman" w:cs="Times New Roman"/>
          <w:sz w:val="24"/>
          <w:szCs w:val="28"/>
          <w:lang w:val="en-US"/>
        </w:rPr>
        <w:t xml:space="preserve">efektivitas. </w:t>
      </w:r>
      <w:r w:rsidR="00371F53">
        <w:rPr>
          <w:rFonts w:ascii="Times New Roman" w:hAnsi="Times New Roman" w:cs="Times New Roman"/>
          <w:sz w:val="24"/>
          <w:szCs w:val="28"/>
          <w:lang w:val="en-US"/>
        </w:rPr>
        <w:t xml:space="preserve"> Dan yang k</w:t>
      </w:r>
      <w:r w:rsidR="009C6639">
        <w:rPr>
          <w:rFonts w:ascii="Times New Roman" w:hAnsi="Times New Roman" w:cs="Times New Roman"/>
          <w:sz w:val="24"/>
          <w:szCs w:val="28"/>
          <w:lang w:val="en-US"/>
        </w:rPr>
        <w:t>edua</w:t>
      </w:r>
      <w:r w:rsidR="00371F53">
        <w:rPr>
          <w:rFonts w:ascii="Times New Roman" w:hAnsi="Times New Roman" w:cs="Times New Roman"/>
          <w:sz w:val="24"/>
          <w:szCs w:val="28"/>
          <w:lang w:val="en-US"/>
        </w:rPr>
        <w:t xml:space="preserve"> adalah</w:t>
      </w:r>
      <w:r w:rsidR="009C6639">
        <w:rPr>
          <w:rFonts w:ascii="Times New Roman" w:hAnsi="Times New Roman" w:cs="Times New Roman"/>
          <w:sz w:val="24"/>
          <w:szCs w:val="28"/>
          <w:lang w:val="en-US"/>
        </w:rPr>
        <w:t xml:space="preserve"> efisiensi.</w:t>
      </w:r>
    </w:p>
    <w:p w14:paraId="278EEF1D" w14:textId="5E447F57" w:rsidR="009C6639" w:rsidRDefault="009C6639"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Penulis telah melakukan penelitian lapangan sebelumnya dan penulis tertarik untuk melakukan penelitian teknologi informasi terhadap KAP Amachi Arifin Mardani &amp; Muliadi yang belum pernah dilakukan audit sebelumnya pada software yang digunakan. Khususnya pada </w:t>
      </w:r>
      <w:r w:rsidR="001A0A5E">
        <w:rPr>
          <w:rFonts w:ascii="Times New Roman" w:hAnsi="Times New Roman" w:cs="Times New Roman"/>
          <w:sz w:val="24"/>
          <w:szCs w:val="28"/>
          <w:lang w:val="en-US"/>
        </w:rPr>
        <w:t>kegiatan operasional</w:t>
      </w:r>
      <w:r>
        <w:rPr>
          <w:rFonts w:ascii="Times New Roman" w:hAnsi="Times New Roman" w:cs="Times New Roman"/>
          <w:sz w:val="24"/>
          <w:szCs w:val="28"/>
          <w:lang w:val="en-US"/>
        </w:rPr>
        <w:t>.</w:t>
      </w:r>
    </w:p>
    <w:p w14:paraId="1FC3EAE5" w14:textId="27F9637D" w:rsidR="009C6639" w:rsidRPr="009C6639" w:rsidRDefault="009C6639" w:rsidP="00D433D5">
      <w:pPr>
        <w:spacing w:after="0" w:line="48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lastRenderedPageBreak/>
        <w:t>Berdasarkan latar belakang di atas, penulis ingin melakukan penelitian dengan mengangkat tema IT audit, dengan judul “</w:t>
      </w:r>
      <w:r>
        <w:rPr>
          <w:rFonts w:ascii="Times New Roman" w:hAnsi="Times New Roman" w:cs="Times New Roman"/>
          <w:b/>
          <w:sz w:val="24"/>
          <w:szCs w:val="28"/>
          <w:lang w:val="en-US"/>
        </w:rPr>
        <w:t xml:space="preserve">Audit Teknologi Informasi </w:t>
      </w:r>
      <w:r w:rsidR="00371F53">
        <w:rPr>
          <w:rFonts w:ascii="Times New Roman" w:hAnsi="Times New Roman" w:cs="Times New Roman"/>
          <w:b/>
          <w:sz w:val="24"/>
          <w:szCs w:val="28"/>
          <w:lang w:val="en-US"/>
        </w:rPr>
        <w:t xml:space="preserve">Atas </w:t>
      </w:r>
      <w:r>
        <w:rPr>
          <w:rFonts w:ascii="Times New Roman" w:hAnsi="Times New Roman" w:cs="Times New Roman"/>
          <w:b/>
          <w:sz w:val="24"/>
          <w:szCs w:val="28"/>
          <w:lang w:val="en-US"/>
        </w:rPr>
        <w:t xml:space="preserve">Efektivitas dan Efisiensi Pada </w:t>
      </w:r>
      <w:r w:rsidR="005C3CF5">
        <w:rPr>
          <w:rFonts w:ascii="Times New Roman" w:hAnsi="Times New Roman" w:cs="Times New Roman"/>
          <w:b/>
          <w:sz w:val="24"/>
          <w:szCs w:val="28"/>
          <w:lang w:val="en-US"/>
        </w:rPr>
        <w:t>Kegiatan Operasional</w:t>
      </w:r>
      <w:r>
        <w:rPr>
          <w:rFonts w:ascii="Times New Roman" w:hAnsi="Times New Roman" w:cs="Times New Roman"/>
          <w:b/>
          <w:sz w:val="24"/>
          <w:szCs w:val="28"/>
          <w:lang w:val="en-US"/>
        </w:rPr>
        <w:t xml:space="preserve"> KAP Amachi Arifin Mardani &amp; Muliadi”</w:t>
      </w:r>
      <w:r>
        <w:rPr>
          <w:rFonts w:ascii="Times New Roman" w:hAnsi="Times New Roman" w:cs="Times New Roman"/>
          <w:sz w:val="24"/>
          <w:szCs w:val="28"/>
          <w:lang w:val="en-US"/>
        </w:rPr>
        <w:t>.</w:t>
      </w:r>
    </w:p>
    <w:p w14:paraId="613A6D3A" w14:textId="77777777" w:rsidR="009C6639" w:rsidRDefault="009C6639" w:rsidP="00282204">
      <w:pPr>
        <w:spacing w:after="0" w:line="480" w:lineRule="auto"/>
        <w:ind w:left="720" w:firstLine="1134"/>
        <w:jc w:val="both"/>
        <w:rPr>
          <w:rFonts w:ascii="Times New Roman" w:hAnsi="Times New Roman" w:cs="Times New Roman"/>
          <w:b/>
          <w:sz w:val="24"/>
          <w:szCs w:val="28"/>
          <w:lang w:val="en-US"/>
        </w:rPr>
      </w:pPr>
    </w:p>
    <w:p w14:paraId="5182F05E" w14:textId="77777777" w:rsidR="00DF573C" w:rsidRDefault="00DF573C" w:rsidP="00EA4BB3">
      <w:pPr>
        <w:spacing w:after="0" w:line="480" w:lineRule="auto"/>
        <w:jc w:val="both"/>
        <w:rPr>
          <w:rFonts w:ascii="Times New Roman" w:hAnsi="Times New Roman" w:cs="Times New Roman"/>
          <w:b/>
          <w:sz w:val="24"/>
          <w:szCs w:val="28"/>
          <w:lang w:val="en-US"/>
        </w:rPr>
      </w:pPr>
    </w:p>
    <w:p w14:paraId="31FA0666" w14:textId="6C5495E1" w:rsidR="00B02B5A" w:rsidRPr="00282204" w:rsidRDefault="00AD725D" w:rsidP="008F7594">
      <w:pPr>
        <w:pStyle w:val="Heading2"/>
        <w:numPr>
          <w:ilvl w:val="0"/>
          <w:numId w:val="2"/>
        </w:numPr>
        <w:spacing w:line="480" w:lineRule="auto"/>
        <w:rPr>
          <w:rFonts w:ascii="Times New Roman" w:hAnsi="Times New Roman" w:cs="Times New Roman"/>
          <w:b/>
          <w:color w:val="auto"/>
          <w:sz w:val="24"/>
          <w:szCs w:val="24"/>
        </w:rPr>
      </w:pPr>
      <w:bookmarkStart w:id="6" w:name="_Toc536696732"/>
      <w:r w:rsidRPr="00282204">
        <w:rPr>
          <w:rFonts w:ascii="Times New Roman" w:hAnsi="Times New Roman" w:cs="Times New Roman"/>
          <w:b/>
          <w:color w:val="auto"/>
          <w:sz w:val="24"/>
          <w:szCs w:val="24"/>
        </w:rPr>
        <w:t>Identifikasi Masalah</w:t>
      </w:r>
      <w:bookmarkEnd w:id="6"/>
    </w:p>
    <w:p w14:paraId="6F780FA1" w14:textId="7CE7BC94" w:rsidR="00B02B5A" w:rsidRPr="00CA4B4E" w:rsidRDefault="00AD725D" w:rsidP="00282204">
      <w:pPr>
        <w:spacing w:after="0" w:line="480" w:lineRule="auto"/>
        <w:ind w:left="720" w:firstLine="720"/>
        <w:jc w:val="both"/>
        <w:rPr>
          <w:rFonts w:ascii="Times New Roman" w:hAnsi="Times New Roman" w:cs="Times New Roman"/>
          <w:sz w:val="24"/>
          <w:szCs w:val="28"/>
          <w:lang w:val="en-US"/>
        </w:rPr>
      </w:pPr>
      <w:r w:rsidRPr="00CA4B4E">
        <w:rPr>
          <w:rFonts w:ascii="Times New Roman" w:hAnsi="Times New Roman" w:cs="Times New Roman"/>
          <w:sz w:val="24"/>
          <w:szCs w:val="28"/>
          <w:lang w:val="en-US"/>
        </w:rPr>
        <w:t xml:space="preserve">Berdasarkan </w:t>
      </w:r>
      <w:r w:rsidR="009C6639">
        <w:rPr>
          <w:rFonts w:ascii="Times New Roman" w:hAnsi="Times New Roman" w:cs="Times New Roman"/>
          <w:sz w:val="24"/>
          <w:szCs w:val="28"/>
          <w:lang w:val="en-US"/>
        </w:rPr>
        <w:t>uraian diatas penulis mengidentifikasikan masalah sebagai berikut:</w:t>
      </w:r>
    </w:p>
    <w:p w14:paraId="22C5F48A" w14:textId="608C82A7" w:rsidR="00CA4B4E" w:rsidRPr="00CA4B4E" w:rsidRDefault="00CA4B4E" w:rsidP="00133BD6">
      <w:pPr>
        <w:pStyle w:val="ListParagraph"/>
        <w:numPr>
          <w:ilvl w:val="0"/>
          <w:numId w:val="13"/>
        </w:numPr>
        <w:spacing w:after="0" w:line="480" w:lineRule="auto"/>
        <w:ind w:left="720"/>
        <w:jc w:val="both"/>
        <w:rPr>
          <w:rFonts w:ascii="Times New Roman" w:hAnsi="Times New Roman" w:cs="Times New Roman"/>
          <w:sz w:val="24"/>
          <w:szCs w:val="28"/>
          <w:lang w:val="en-US"/>
        </w:rPr>
      </w:pPr>
      <w:r w:rsidRPr="00CA4B4E">
        <w:rPr>
          <w:rFonts w:ascii="Times New Roman" w:hAnsi="Times New Roman" w:cs="Times New Roman"/>
          <w:sz w:val="24"/>
          <w:szCs w:val="28"/>
          <w:lang w:val="en-US"/>
        </w:rPr>
        <w:t>Apakah</w:t>
      </w:r>
      <w:r w:rsidR="009C6639">
        <w:rPr>
          <w:rFonts w:ascii="Times New Roman" w:hAnsi="Times New Roman" w:cs="Times New Roman"/>
          <w:sz w:val="24"/>
          <w:szCs w:val="28"/>
          <w:lang w:val="en-US"/>
        </w:rPr>
        <w:t xml:space="preserve"> </w:t>
      </w:r>
      <w:r w:rsidR="009C6639">
        <w:rPr>
          <w:rFonts w:ascii="Times New Roman" w:hAnsi="Times New Roman" w:cs="Times New Roman"/>
          <w:i/>
          <w:sz w:val="24"/>
          <w:szCs w:val="28"/>
          <w:lang w:val="en-US"/>
        </w:rPr>
        <w:t>software</w:t>
      </w:r>
      <w:r w:rsidR="009C6639">
        <w:rPr>
          <w:rFonts w:ascii="Times New Roman" w:hAnsi="Times New Roman" w:cs="Times New Roman"/>
          <w:sz w:val="24"/>
          <w:szCs w:val="28"/>
          <w:lang w:val="en-US"/>
        </w:rPr>
        <w:t xml:space="preserve"> sistem informasi mengambil peranan lebih baik dibanding pengelolaan akuntansi secara manual</w:t>
      </w:r>
      <w:r w:rsidRPr="00CA4B4E">
        <w:rPr>
          <w:rFonts w:ascii="Times New Roman" w:hAnsi="Times New Roman" w:cs="Times New Roman"/>
          <w:sz w:val="24"/>
          <w:szCs w:val="28"/>
          <w:lang w:val="en-US"/>
        </w:rPr>
        <w:t>?</w:t>
      </w:r>
    </w:p>
    <w:p w14:paraId="1E563C02" w14:textId="2F2D7C3B" w:rsidR="00CA4B4E" w:rsidRDefault="00CA4B4E" w:rsidP="00133BD6">
      <w:pPr>
        <w:pStyle w:val="ListParagraph"/>
        <w:numPr>
          <w:ilvl w:val="0"/>
          <w:numId w:val="13"/>
        </w:numPr>
        <w:spacing w:after="0" w:line="480" w:lineRule="auto"/>
        <w:ind w:left="720"/>
        <w:jc w:val="both"/>
        <w:rPr>
          <w:rFonts w:ascii="Times New Roman" w:hAnsi="Times New Roman" w:cs="Times New Roman"/>
          <w:sz w:val="24"/>
          <w:szCs w:val="28"/>
          <w:lang w:val="en-US"/>
        </w:rPr>
      </w:pPr>
      <w:r w:rsidRPr="00CA4B4E">
        <w:rPr>
          <w:rFonts w:ascii="Times New Roman" w:hAnsi="Times New Roman" w:cs="Times New Roman"/>
          <w:sz w:val="24"/>
          <w:szCs w:val="28"/>
          <w:lang w:val="en-US"/>
        </w:rPr>
        <w:t>Apakah</w:t>
      </w:r>
      <w:r w:rsidR="009C6639">
        <w:rPr>
          <w:rFonts w:ascii="Times New Roman" w:hAnsi="Times New Roman" w:cs="Times New Roman"/>
          <w:sz w:val="24"/>
          <w:szCs w:val="28"/>
          <w:lang w:val="en-US"/>
        </w:rPr>
        <w:t xml:space="preserve"> sistem </w:t>
      </w:r>
      <w:r w:rsidR="00953FB8">
        <w:rPr>
          <w:rFonts w:ascii="Times New Roman" w:hAnsi="Times New Roman" w:cs="Times New Roman"/>
          <w:sz w:val="24"/>
          <w:szCs w:val="28"/>
          <w:lang w:val="en-US"/>
        </w:rPr>
        <w:t>dapat meningkatkan kegiatan operasional KAP Amachi Arifin Mardani &amp; Muliadi</w:t>
      </w:r>
      <w:r w:rsidRPr="00CA4B4E">
        <w:rPr>
          <w:rFonts w:ascii="Times New Roman" w:hAnsi="Times New Roman" w:cs="Times New Roman"/>
          <w:sz w:val="24"/>
          <w:szCs w:val="28"/>
          <w:lang w:val="en-US"/>
        </w:rPr>
        <w:t>?</w:t>
      </w:r>
    </w:p>
    <w:p w14:paraId="6AA703BF" w14:textId="0725CE5F" w:rsidR="00953FB8" w:rsidRPr="00CA4B4E" w:rsidRDefault="00953FB8" w:rsidP="00133BD6">
      <w:pPr>
        <w:pStyle w:val="ListParagraph"/>
        <w:numPr>
          <w:ilvl w:val="0"/>
          <w:numId w:val="13"/>
        </w:numPr>
        <w:spacing w:after="0" w:line="480" w:lineRule="auto"/>
        <w:ind w:left="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Apakah </w:t>
      </w:r>
      <w:r>
        <w:rPr>
          <w:rFonts w:ascii="Times New Roman" w:hAnsi="Times New Roman" w:cs="Times New Roman"/>
          <w:i/>
          <w:sz w:val="24"/>
          <w:szCs w:val="28"/>
          <w:lang w:val="en-US"/>
        </w:rPr>
        <w:t>software</w:t>
      </w:r>
      <w:r>
        <w:rPr>
          <w:rFonts w:ascii="Times New Roman" w:hAnsi="Times New Roman" w:cs="Times New Roman"/>
          <w:sz w:val="24"/>
          <w:szCs w:val="28"/>
          <w:lang w:val="en-US"/>
        </w:rPr>
        <w:t xml:space="preserve"> sistem informasi telah diimplementasi dengan baik?</w:t>
      </w:r>
    </w:p>
    <w:p w14:paraId="0FE42AD0" w14:textId="77777777" w:rsidR="00741BE3" w:rsidRDefault="00741BE3" w:rsidP="00133BD6">
      <w:pPr>
        <w:pStyle w:val="ListParagraph"/>
        <w:numPr>
          <w:ilvl w:val="0"/>
          <w:numId w:val="13"/>
        </w:numPr>
        <w:spacing w:after="0" w:line="480" w:lineRule="auto"/>
        <w:ind w:left="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Apakah </w:t>
      </w:r>
      <w:r>
        <w:rPr>
          <w:rFonts w:ascii="Times New Roman" w:hAnsi="Times New Roman" w:cs="Times New Roman"/>
          <w:i/>
          <w:sz w:val="24"/>
          <w:szCs w:val="28"/>
          <w:lang w:val="en-US"/>
        </w:rPr>
        <w:t>software</w:t>
      </w:r>
      <w:r>
        <w:rPr>
          <w:rFonts w:ascii="Times New Roman" w:hAnsi="Times New Roman" w:cs="Times New Roman"/>
          <w:sz w:val="24"/>
          <w:szCs w:val="28"/>
          <w:lang w:val="en-US"/>
        </w:rPr>
        <w:t xml:space="preserve"> sistem informasi mempermudah kegiatan operasional KAP Amachi Arifin Mardani &amp; Muliadi</w:t>
      </w:r>
      <w:r w:rsidRPr="00CA4B4E">
        <w:rPr>
          <w:rFonts w:ascii="Times New Roman" w:hAnsi="Times New Roman" w:cs="Times New Roman"/>
          <w:sz w:val="24"/>
          <w:szCs w:val="28"/>
          <w:lang w:val="en-US"/>
        </w:rPr>
        <w:t>?</w:t>
      </w:r>
    </w:p>
    <w:p w14:paraId="663DD370" w14:textId="77777777" w:rsidR="00741BE3" w:rsidRPr="00CA4B4E" w:rsidRDefault="00741BE3" w:rsidP="00133BD6">
      <w:pPr>
        <w:pStyle w:val="ListParagraph"/>
        <w:numPr>
          <w:ilvl w:val="0"/>
          <w:numId w:val="13"/>
        </w:numPr>
        <w:spacing w:after="0" w:line="480" w:lineRule="auto"/>
        <w:ind w:left="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Apakah </w:t>
      </w:r>
      <w:r>
        <w:rPr>
          <w:rFonts w:ascii="Times New Roman" w:hAnsi="Times New Roman" w:cs="Times New Roman"/>
          <w:i/>
          <w:sz w:val="24"/>
          <w:szCs w:val="28"/>
          <w:lang w:val="en-US"/>
        </w:rPr>
        <w:t xml:space="preserve">software </w:t>
      </w:r>
      <w:r>
        <w:rPr>
          <w:rFonts w:ascii="Times New Roman" w:hAnsi="Times New Roman" w:cs="Times New Roman"/>
          <w:sz w:val="24"/>
          <w:szCs w:val="28"/>
          <w:lang w:val="en-US"/>
        </w:rPr>
        <w:t>sistem informasi membawa dampak resiko yang dapat merugikan KAP Amachi Arifin Mardani &amp; Muliadi?</w:t>
      </w:r>
    </w:p>
    <w:p w14:paraId="5917B4E0" w14:textId="6EA27D1F" w:rsidR="00CA4B4E" w:rsidRDefault="00CA4B4E" w:rsidP="00133BD6">
      <w:pPr>
        <w:pStyle w:val="ListParagraph"/>
        <w:numPr>
          <w:ilvl w:val="0"/>
          <w:numId w:val="13"/>
        </w:numPr>
        <w:spacing w:after="0" w:line="480" w:lineRule="auto"/>
        <w:ind w:left="720"/>
        <w:jc w:val="both"/>
        <w:rPr>
          <w:rFonts w:ascii="Times New Roman" w:hAnsi="Times New Roman" w:cs="Times New Roman"/>
          <w:sz w:val="24"/>
          <w:szCs w:val="28"/>
          <w:lang w:val="en-US"/>
        </w:rPr>
      </w:pPr>
      <w:r w:rsidRPr="00CA4B4E">
        <w:rPr>
          <w:rFonts w:ascii="Times New Roman" w:hAnsi="Times New Roman" w:cs="Times New Roman"/>
          <w:sz w:val="24"/>
          <w:szCs w:val="28"/>
          <w:lang w:val="en-US"/>
        </w:rPr>
        <w:t>Apakah</w:t>
      </w:r>
      <w:r w:rsidR="00D25DC2">
        <w:rPr>
          <w:rFonts w:ascii="Times New Roman" w:hAnsi="Times New Roman" w:cs="Times New Roman"/>
          <w:sz w:val="24"/>
          <w:szCs w:val="28"/>
          <w:lang w:val="en-US"/>
        </w:rPr>
        <w:t xml:space="preserve"> sistem </w:t>
      </w:r>
      <w:r w:rsidR="00953FB8">
        <w:rPr>
          <w:rFonts w:ascii="Times New Roman" w:hAnsi="Times New Roman" w:cs="Times New Roman"/>
          <w:sz w:val="24"/>
          <w:szCs w:val="28"/>
          <w:lang w:val="en-US"/>
        </w:rPr>
        <w:t xml:space="preserve">sudah </w:t>
      </w:r>
      <w:r w:rsidR="009C6639">
        <w:rPr>
          <w:rFonts w:ascii="Times New Roman" w:hAnsi="Times New Roman" w:cs="Times New Roman"/>
          <w:sz w:val="24"/>
          <w:szCs w:val="28"/>
          <w:lang w:val="en-US"/>
        </w:rPr>
        <w:t>berjalan</w:t>
      </w:r>
      <w:r w:rsidR="00741BE3">
        <w:rPr>
          <w:rFonts w:ascii="Times New Roman" w:hAnsi="Times New Roman" w:cs="Times New Roman"/>
          <w:sz w:val="24"/>
          <w:szCs w:val="28"/>
          <w:lang w:val="en-US"/>
        </w:rPr>
        <w:t xml:space="preserve"> efektif dan efisien</w:t>
      </w:r>
      <w:r w:rsidRPr="00CA4B4E">
        <w:rPr>
          <w:rFonts w:ascii="Times New Roman" w:hAnsi="Times New Roman" w:cs="Times New Roman"/>
          <w:sz w:val="24"/>
          <w:szCs w:val="28"/>
          <w:lang w:val="en-US"/>
        </w:rPr>
        <w:t>?</w:t>
      </w:r>
    </w:p>
    <w:p w14:paraId="506ABF8B" w14:textId="2A4317B5" w:rsidR="00953FB8" w:rsidRPr="00CA4B4E" w:rsidRDefault="00953FB8" w:rsidP="00133BD6">
      <w:pPr>
        <w:pStyle w:val="ListParagraph"/>
        <w:numPr>
          <w:ilvl w:val="0"/>
          <w:numId w:val="13"/>
        </w:numPr>
        <w:spacing w:after="0" w:line="480" w:lineRule="auto"/>
        <w:ind w:left="720"/>
        <w:jc w:val="both"/>
        <w:rPr>
          <w:rFonts w:ascii="Times New Roman" w:hAnsi="Times New Roman" w:cs="Times New Roman"/>
          <w:sz w:val="24"/>
          <w:szCs w:val="28"/>
          <w:lang w:val="en-US"/>
        </w:rPr>
      </w:pPr>
      <w:r>
        <w:rPr>
          <w:rFonts w:ascii="Times New Roman" w:hAnsi="Times New Roman" w:cs="Times New Roman"/>
          <w:sz w:val="24"/>
          <w:szCs w:val="28"/>
          <w:lang w:val="en-US"/>
        </w:rPr>
        <w:t>Apakah penggunanya (penginput data) dapat menggunakan sistem tersebut dengan efektif dan efisien?</w:t>
      </w:r>
    </w:p>
    <w:p w14:paraId="56FE3022" w14:textId="77777777" w:rsidR="00626631" w:rsidRDefault="00626631" w:rsidP="00282204">
      <w:pPr>
        <w:spacing w:after="0" w:line="480" w:lineRule="auto"/>
        <w:jc w:val="both"/>
        <w:rPr>
          <w:rFonts w:ascii="Times New Roman" w:hAnsi="Times New Roman" w:cs="Times New Roman"/>
          <w:sz w:val="24"/>
          <w:szCs w:val="28"/>
          <w:lang w:val="en-US"/>
        </w:rPr>
      </w:pPr>
    </w:p>
    <w:p w14:paraId="63020FA5" w14:textId="77777777" w:rsidR="001E2EBA" w:rsidRDefault="001E2EBA" w:rsidP="00282204">
      <w:pPr>
        <w:spacing w:after="0" w:line="480" w:lineRule="auto"/>
        <w:jc w:val="both"/>
        <w:rPr>
          <w:rFonts w:ascii="Times New Roman" w:hAnsi="Times New Roman" w:cs="Times New Roman"/>
          <w:sz w:val="24"/>
          <w:szCs w:val="28"/>
          <w:lang w:val="en-US"/>
        </w:rPr>
      </w:pPr>
    </w:p>
    <w:p w14:paraId="611F24D3" w14:textId="77777777" w:rsidR="001E2EBA" w:rsidRDefault="001E2EBA" w:rsidP="00282204">
      <w:pPr>
        <w:spacing w:after="0" w:line="480" w:lineRule="auto"/>
        <w:jc w:val="both"/>
        <w:rPr>
          <w:rFonts w:ascii="Times New Roman" w:hAnsi="Times New Roman" w:cs="Times New Roman"/>
          <w:sz w:val="24"/>
          <w:szCs w:val="28"/>
          <w:lang w:val="en-US"/>
        </w:rPr>
      </w:pPr>
    </w:p>
    <w:p w14:paraId="02D4A479" w14:textId="77777777" w:rsidR="001E2EBA" w:rsidRDefault="001E2EBA" w:rsidP="00282204">
      <w:pPr>
        <w:spacing w:after="0" w:line="480" w:lineRule="auto"/>
        <w:jc w:val="both"/>
        <w:rPr>
          <w:rFonts w:ascii="Times New Roman" w:hAnsi="Times New Roman" w:cs="Times New Roman"/>
          <w:sz w:val="24"/>
          <w:szCs w:val="28"/>
          <w:lang w:val="en-US"/>
        </w:rPr>
      </w:pPr>
    </w:p>
    <w:p w14:paraId="43BDC158" w14:textId="65A77E9C" w:rsidR="00626631" w:rsidRPr="00CA4B4E" w:rsidRDefault="00626631" w:rsidP="008F7594">
      <w:pPr>
        <w:pStyle w:val="Heading2"/>
        <w:numPr>
          <w:ilvl w:val="0"/>
          <w:numId w:val="2"/>
        </w:numPr>
        <w:spacing w:line="480" w:lineRule="auto"/>
        <w:rPr>
          <w:rFonts w:ascii="Times New Roman" w:hAnsi="Times New Roman" w:cs="Times New Roman"/>
          <w:b/>
          <w:color w:val="auto"/>
          <w:sz w:val="24"/>
          <w:szCs w:val="24"/>
        </w:rPr>
      </w:pPr>
      <w:bookmarkStart w:id="7" w:name="_Toc536696733"/>
      <w:r w:rsidRPr="00CA4B4E">
        <w:rPr>
          <w:rFonts w:ascii="Times New Roman" w:hAnsi="Times New Roman" w:cs="Times New Roman"/>
          <w:b/>
          <w:color w:val="auto"/>
          <w:sz w:val="24"/>
          <w:szCs w:val="24"/>
        </w:rPr>
        <w:lastRenderedPageBreak/>
        <w:t>Batasan Masalah</w:t>
      </w:r>
      <w:bookmarkEnd w:id="7"/>
    </w:p>
    <w:p w14:paraId="1DD93F45" w14:textId="77777777" w:rsidR="00CA4B4E" w:rsidRPr="00CA4B4E" w:rsidRDefault="00741BE3" w:rsidP="00133BD6">
      <w:pPr>
        <w:spacing w:line="480" w:lineRule="auto"/>
        <w:ind w:left="720"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Untuk memfokuskan masalah yang akan diteliti, penulis memilih batasan masalah-masalah yang telah diidentifikasi </w:t>
      </w:r>
      <w:r w:rsidR="00CA4B4E" w:rsidRPr="00CA4B4E">
        <w:rPr>
          <w:rFonts w:ascii="Times New Roman" w:hAnsi="Times New Roman" w:cs="Times New Roman"/>
          <w:sz w:val="24"/>
          <w:szCs w:val="24"/>
          <w:lang w:val="en-US"/>
        </w:rPr>
        <w:t>sebagai berikut :</w:t>
      </w:r>
    </w:p>
    <w:p w14:paraId="20891505" w14:textId="6E2BC12B" w:rsidR="00A861F6" w:rsidRPr="00A861F6" w:rsidRDefault="00CA4B4E" w:rsidP="00BB337F">
      <w:pPr>
        <w:pStyle w:val="ListParagraph"/>
        <w:numPr>
          <w:ilvl w:val="0"/>
          <w:numId w:val="35"/>
        </w:numPr>
        <w:spacing w:line="480" w:lineRule="auto"/>
        <w:rPr>
          <w:rFonts w:ascii="Times New Roman" w:hAnsi="Times New Roman" w:cs="Times New Roman"/>
          <w:b/>
          <w:sz w:val="24"/>
          <w:szCs w:val="24"/>
        </w:rPr>
      </w:pPr>
      <w:r w:rsidRPr="00A861F6">
        <w:rPr>
          <w:rFonts w:ascii="Times New Roman" w:hAnsi="Times New Roman" w:cs="Times New Roman"/>
          <w:sz w:val="24"/>
          <w:szCs w:val="24"/>
          <w:lang w:val="en-US"/>
        </w:rPr>
        <w:t>Apakah</w:t>
      </w:r>
      <w:r w:rsidR="00741BE3" w:rsidRPr="00A861F6">
        <w:rPr>
          <w:rFonts w:ascii="Times New Roman" w:hAnsi="Times New Roman" w:cs="Times New Roman"/>
          <w:sz w:val="24"/>
          <w:szCs w:val="24"/>
          <w:lang w:val="en-US"/>
        </w:rPr>
        <w:t xml:space="preserve"> </w:t>
      </w:r>
      <w:r w:rsidR="0024297A">
        <w:rPr>
          <w:rFonts w:ascii="Times New Roman" w:hAnsi="Times New Roman" w:cs="Times New Roman"/>
          <w:sz w:val="24"/>
          <w:szCs w:val="24"/>
          <w:lang w:val="en-US"/>
        </w:rPr>
        <w:t>si</w:t>
      </w:r>
      <w:r w:rsidR="00A861F6" w:rsidRPr="00A861F6">
        <w:rPr>
          <w:rFonts w:ascii="Times New Roman" w:hAnsi="Times New Roman" w:cs="Times New Roman"/>
          <w:sz w:val="24"/>
          <w:szCs w:val="24"/>
          <w:lang w:val="en-US"/>
        </w:rPr>
        <w:t>stem dapat meningkatkan</w:t>
      </w:r>
      <w:r w:rsidR="0024297A">
        <w:rPr>
          <w:rFonts w:ascii="Times New Roman" w:hAnsi="Times New Roman" w:cs="Times New Roman"/>
          <w:sz w:val="24"/>
          <w:szCs w:val="24"/>
          <w:lang w:val="en-US"/>
        </w:rPr>
        <w:t xml:space="preserve"> </w:t>
      </w:r>
      <w:r w:rsidR="00953FB8">
        <w:rPr>
          <w:rFonts w:ascii="Times New Roman" w:hAnsi="Times New Roman" w:cs="Times New Roman"/>
          <w:sz w:val="24"/>
          <w:szCs w:val="24"/>
          <w:lang w:val="en-US"/>
        </w:rPr>
        <w:t>kegiatan operasional</w:t>
      </w:r>
      <w:r w:rsidR="00741BE3" w:rsidRPr="00A861F6">
        <w:rPr>
          <w:rFonts w:ascii="Times New Roman" w:hAnsi="Times New Roman" w:cs="Times New Roman"/>
          <w:sz w:val="24"/>
          <w:szCs w:val="24"/>
          <w:lang w:val="en-US"/>
        </w:rPr>
        <w:t xml:space="preserve"> KAP </w:t>
      </w:r>
      <w:r w:rsidR="00A861F6">
        <w:rPr>
          <w:rFonts w:ascii="Times New Roman" w:hAnsi="Times New Roman" w:cs="Times New Roman"/>
          <w:sz w:val="24"/>
          <w:szCs w:val="24"/>
          <w:lang w:val="en-US"/>
        </w:rPr>
        <w:t>Amachi Arifin Mardani &amp; Muliadi?</w:t>
      </w:r>
    </w:p>
    <w:p w14:paraId="70F18D29" w14:textId="780C77E6" w:rsidR="00A861F6" w:rsidRPr="00A861F6" w:rsidRDefault="00A861F6" w:rsidP="00BB337F">
      <w:pPr>
        <w:pStyle w:val="ListParagraph"/>
        <w:numPr>
          <w:ilvl w:val="0"/>
          <w:numId w:val="35"/>
        </w:numPr>
        <w:spacing w:line="480" w:lineRule="auto"/>
        <w:rPr>
          <w:rFonts w:ascii="Times New Roman" w:hAnsi="Times New Roman" w:cs="Times New Roman"/>
          <w:b/>
          <w:sz w:val="24"/>
          <w:szCs w:val="24"/>
        </w:rPr>
      </w:pPr>
      <w:r>
        <w:rPr>
          <w:rFonts w:ascii="Times New Roman" w:hAnsi="Times New Roman" w:cs="Times New Roman"/>
          <w:sz w:val="24"/>
          <w:szCs w:val="24"/>
          <w:lang w:val="en-US"/>
        </w:rPr>
        <w:t>Apakah sistem sudah berjalan dengan efektif dan efisien?</w:t>
      </w:r>
    </w:p>
    <w:p w14:paraId="0580B04E" w14:textId="1542584B" w:rsidR="00A861F6" w:rsidRPr="00953FB8" w:rsidRDefault="00A861F6" w:rsidP="00BB337F">
      <w:pPr>
        <w:pStyle w:val="ListParagraph"/>
        <w:numPr>
          <w:ilvl w:val="0"/>
          <w:numId w:val="35"/>
        </w:numPr>
        <w:spacing w:line="480" w:lineRule="auto"/>
        <w:rPr>
          <w:rFonts w:ascii="Times New Roman" w:hAnsi="Times New Roman" w:cs="Times New Roman"/>
          <w:b/>
          <w:sz w:val="24"/>
          <w:szCs w:val="24"/>
        </w:rPr>
      </w:pPr>
      <w:r>
        <w:rPr>
          <w:rFonts w:ascii="Times New Roman" w:hAnsi="Times New Roman" w:cs="Times New Roman"/>
          <w:sz w:val="24"/>
          <w:szCs w:val="24"/>
          <w:lang w:val="en-US"/>
        </w:rPr>
        <w:t>Apakah penggunanya (penginput data) dapat menggunakan sistem tersebut dengan efektif dan efisien?</w:t>
      </w:r>
    </w:p>
    <w:p w14:paraId="560D9E22" w14:textId="77777777" w:rsidR="00953FB8" w:rsidRPr="00953FB8" w:rsidRDefault="00953FB8" w:rsidP="00953FB8">
      <w:pPr>
        <w:spacing w:line="480" w:lineRule="auto"/>
        <w:rPr>
          <w:rFonts w:ascii="Times New Roman" w:hAnsi="Times New Roman" w:cs="Times New Roman"/>
          <w:b/>
          <w:sz w:val="24"/>
          <w:szCs w:val="24"/>
        </w:rPr>
      </w:pPr>
    </w:p>
    <w:p w14:paraId="6610FB58" w14:textId="5E905618" w:rsidR="007A719F" w:rsidRPr="00A861F6" w:rsidRDefault="007A719F" w:rsidP="00A861F6">
      <w:pPr>
        <w:pStyle w:val="ListParagraph"/>
        <w:numPr>
          <w:ilvl w:val="0"/>
          <w:numId w:val="2"/>
        </w:numPr>
        <w:spacing w:line="480" w:lineRule="auto"/>
        <w:rPr>
          <w:rFonts w:ascii="Times New Roman" w:hAnsi="Times New Roman" w:cs="Times New Roman"/>
          <w:b/>
          <w:sz w:val="24"/>
          <w:szCs w:val="24"/>
        </w:rPr>
      </w:pPr>
      <w:r w:rsidRPr="00A861F6">
        <w:rPr>
          <w:rFonts w:ascii="Times New Roman" w:hAnsi="Times New Roman" w:cs="Times New Roman"/>
          <w:b/>
          <w:sz w:val="24"/>
          <w:szCs w:val="24"/>
        </w:rPr>
        <w:t>Batasan Penelitian</w:t>
      </w:r>
    </w:p>
    <w:p w14:paraId="62CA2735" w14:textId="10FDE6F1" w:rsidR="007A719F" w:rsidRDefault="00741BE3" w:rsidP="00741BE3">
      <w:pPr>
        <w:pStyle w:val="ListParagraph"/>
        <w:spacing w:after="0" w:line="480" w:lineRule="auto"/>
        <w:ind w:firstLine="54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Untuk memudahkan penulis dalam melakukan penelitian maka penulis melakukan batasan </w:t>
      </w:r>
      <w:r w:rsidR="00CA4B4E">
        <w:rPr>
          <w:rFonts w:ascii="Times New Roman" w:hAnsi="Times New Roman" w:cs="Times New Roman"/>
          <w:sz w:val="24"/>
          <w:szCs w:val="28"/>
          <w:lang w:val="en-US"/>
        </w:rPr>
        <w:t>penelitian sebagai berikut:</w:t>
      </w:r>
    </w:p>
    <w:p w14:paraId="2E8650B3" w14:textId="1B317E1F" w:rsidR="00CA4B4E" w:rsidRDefault="002179F1" w:rsidP="00133BD6">
      <w:pPr>
        <w:pStyle w:val="ListParagraph"/>
        <w:numPr>
          <w:ilvl w:val="0"/>
          <w:numId w:val="14"/>
        </w:numPr>
        <w:spacing w:after="0" w:line="480" w:lineRule="auto"/>
        <w:ind w:left="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Penelitian dilakukan dengan menggunakan data yang ada pada </w:t>
      </w:r>
      <w:r w:rsidR="001A0A5E">
        <w:rPr>
          <w:rFonts w:ascii="Times New Roman" w:hAnsi="Times New Roman" w:cs="Times New Roman"/>
          <w:sz w:val="24"/>
          <w:szCs w:val="28"/>
          <w:lang w:val="en-US"/>
        </w:rPr>
        <w:t xml:space="preserve">kegiatan operasional </w:t>
      </w:r>
      <w:r>
        <w:rPr>
          <w:rFonts w:ascii="Times New Roman" w:hAnsi="Times New Roman" w:cs="Times New Roman"/>
          <w:sz w:val="24"/>
          <w:szCs w:val="28"/>
          <w:lang w:val="en-US"/>
        </w:rPr>
        <w:t>yang telah diterapkan pada KAP Amachi Arifin Mardani &amp; Muliadi.</w:t>
      </w:r>
    </w:p>
    <w:p w14:paraId="7008D9B5" w14:textId="0773F30C" w:rsidR="00CA4B4E" w:rsidRDefault="00CA4B4E" w:rsidP="00133BD6">
      <w:pPr>
        <w:pStyle w:val="ListParagraph"/>
        <w:numPr>
          <w:ilvl w:val="0"/>
          <w:numId w:val="14"/>
        </w:numPr>
        <w:spacing w:after="0" w:line="480" w:lineRule="auto"/>
        <w:ind w:left="720"/>
        <w:jc w:val="both"/>
        <w:rPr>
          <w:rFonts w:ascii="Times New Roman" w:hAnsi="Times New Roman" w:cs="Times New Roman"/>
          <w:sz w:val="24"/>
          <w:szCs w:val="28"/>
          <w:lang w:val="en-US"/>
        </w:rPr>
      </w:pPr>
      <w:r>
        <w:rPr>
          <w:rFonts w:ascii="Times New Roman" w:hAnsi="Times New Roman" w:cs="Times New Roman"/>
          <w:sz w:val="24"/>
          <w:szCs w:val="28"/>
          <w:lang w:val="en-US"/>
        </w:rPr>
        <w:t>Pen</w:t>
      </w:r>
      <w:r w:rsidR="001B2564">
        <w:rPr>
          <w:rFonts w:ascii="Times New Roman" w:hAnsi="Times New Roman" w:cs="Times New Roman"/>
          <w:sz w:val="24"/>
          <w:szCs w:val="28"/>
          <w:lang w:val="en-US"/>
        </w:rPr>
        <w:t>eli</w:t>
      </w:r>
      <w:r>
        <w:rPr>
          <w:rFonts w:ascii="Times New Roman" w:hAnsi="Times New Roman" w:cs="Times New Roman"/>
          <w:sz w:val="24"/>
          <w:szCs w:val="28"/>
          <w:lang w:val="en-US"/>
        </w:rPr>
        <w:t xml:space="preserve">tian </w:t>
      </w:r>
      <w:r w:rsidR="005C751F">
        <w:rPr>
          <w:rFonts w:ascii="Times New Roman" w:hAnsi="Times New Roman" w:cs="Times New Roman"/>
          <w:sz w:val="24"/>
          <w:szCs w:val="28"/>
          <w:lang w:val="en-US"/>
        </w:rPr>
        <w:t xml:space="preserve">dilakukan pada </w:t>
      </w:r>
      <w:r w:rsidR="005C751F">
        <w:rPr>
          <w:rFonts w:ascii="Times New Roman" w:hAnsi="Times New Roman" w:cs="Times New Roman"/>
          <w:i/>
          <w:sz w:val="24"/>
          <w:szCs w:val="28"/>
          <w:lang w:val="en-US"/>
        </w:rPr>
        <w:t>software</w:t>
      </w:r>
      <w:r w:rsidR="00B17C11">
        <w:rPr>
          <w:rFonts w:ascii="Times New Roman" w:hAnsi="Times New Roman" w:cs="Times New Roman"/>
          <w:sz w:val="24"/>
          <w:szCs w:val="28"/>
          <w:lang w:val="en-US"/>
        </w:rPr>
        <w:t xml:space="preserve"> yang sedang digunakan sesuai dengan </w:t>
      </w:r>
      <w:r w:rsidR="005C751F">
        <w:rPr>
          <w:rFonts w:ascii="Times New Roman" w:hAnsi="Times New Roman" w:cs="Times New Roman"/>
          <w:i/>
          <w:sz w:val="24"/>
          <w:szCs w:val="28"/>
          <w:lang w:val="en-US"/>
        </w:rPr>
        <w:t xml:space="preserve">Standard Operating Procedur </w:t>
      </w:r>
      <w:r w:rsidR="005C751F">
        <w:rPr>
          <w:rFonts w:ascii="Times New Roman" w:hAnsi="Times New Roman" w:cs="Times New Roman"/>
          <w:sz w:val="24"/>
          <w:szCs w:val="28"/>
          <w:lang w:val="en-US"/>
        </w:rPr>
        <w:t xml:space="preserve">(SOP) </w:t>
      </w:r>
      <w:r w:rsidR="00B17C11">
        <w:rPr>
          <w:rFonts w:ascii="Times New Roman" w:hAnsi="Times New Roman" w:cs="Times New Roman"/>
          <w:sz w:val="24"/>
          <w:szCs w:val="28"/>
          <w:lang w:val="en-US"/>
        </w:rPr>
        <w:t xml:space="preserve">dan </w:t>
      </w:r>
      <w:r w:rsidR="001B2564">
        <w:rPr>
          <w:rFonts w:ascii="Times New Roman" w:hAnsi="Times New Roman" w:cs="Times New Roman"/>
          <w:sz w:val="24"/>
          <w:szCs w:val="28"/>
          <w:lang w:val="en-US"/>
        </w:rPr>
        <w:t>kegiatan operasional</w:t>
      </w:r>
      <w:r w:rsidR="005C751F">
        <w:rPr>
          <w:rFonts w:ascii="Times New Roman" w:hAnsi="Times New Roman" w:cs="Times New Roman"/>
          <w:sz w:val="24"/>
          <w:szCs w:val="28"/>
          <w:lang w:val="en-US"/>
        </w:rPr>
        <w:t xml:space="preserve"> pada KAP Amachi Arifin Mardani &amp; Muliadi.</w:t>
      </w:r>
    </w:p>
    <w:p w14:paraId="61E25DC6" w14:textId="24545779" w:rsidR="00CA4B4E" w:rsidRPr="005C751F" w:rsidRDefault="005C751F" w:rsidP="00133BD6">
      <w:pPr>
        <w:pStyle w:val="ListParagraph"/>
        <w:numPr>
          <w:ilvl w:val="0"/>
          <w:numId w:val="14"/>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sz w:val="24"/>
          <w:szCs w:val="28"/>
          <w:lang w:val="en-US"/>
        </w:rPr>
        <w:t>Data yang digunakan ada</w:t>
      </w:r>
      <w:r w:rsidR="001A0A5E">
        <w:rPr>
          <w:rFonts w:ascii="Times New Roman" w:hAnsi="Times New Roman" w:cs="Times New Roman"/>
          <w:sz w:val="24"/>
          <w:szCs w:val="28"/>
          <w:lang w:val="en-US"/>
        </w:rPr>
        <w:t>lah data primer berupa wawancara</w:t>
      </w:r>
      <w:r>
        <w:rPr>
          <w:rFonts w:ascii="Times New Roman" w:hAnsi="Times New Roman" w:cs="Times New Roman"/>
          <w:sz w:val="24"/>
          <w:szCs w:val="28"/>
          <w:lang w:val="en-US"/>
        </w:rPr>
        <w:t>, hasil observasi, dan dokumentasi.</w:t>
      </w:r>
    </w:p>
    <w:p w14:paraId="7FE1BE4F" w14:textId="3E9E2A43" w:rsidR="005C751F" w:rsidRPr="00B17C11" w:rsidRDefault="005C751F" w:rsidP="00133BD6">
      <w:pPr>
        <w:pStyle w:val="ListParagraph"/>
        <w:numPr>
          <w:ilvl w:val="0"/>
          <w:numId w:val="14"/>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sz w:val="24"/>
          <w:szCs w:val="28"/>
          <w:lang w:val="en-US"/>
        </w:rPr>
        <w:t xml:space="preserve">Berdasarkan aspek waktu, periode penelitian yang dilakukan adalah antara </w:t>
      </w:r>
      <w:r w:rsidR="001A0A5E">
        <w:rPr>
          <w:rFonts w:ascii="Times New Roman" w:hAnsi="Times New Roman" w:cs="Times New Roman"/>
          <w:sz w:val="24"/>
          <w:szCs w:val="28"/>
          <w:lang w:val="en-US"/>
        </w:rPr>
        <w:t>Oktobe</w:t>
      </w:r>
      <w:r w:rsidR="001B76B8">
        <w:rPr>
          <w:rFonts w:ascii="Times New Roman" w:hAnsi="Times New Roman" w:cs="Times New Roman"/>
          <w:sz w:val="24"/>
          <w:szCs w:val="28"/>
          <w:lang w:val="en-US"/>
        </w:rPr>
        <w:t>r</w:t>
      </w:r>
      <w:r>
        <w:rPr>
          <w:rFonts w:ascii="Times New Roman" w:hAnsi="Times New Roman" w:cs="Times New Roman"/>
          <w:sz w:val="24"/>
          <w:szCs w:val="28"/>
          <w:lang w:val="en-US"/>
        </w:rPr>
        <w:t xml:space="preserve"> 2018 hingga </w:t>
      </w:r>
      <w:r w:rsidR="004E5522">
        <w:rPr>
          <w:rFonts w:ascii="Times New Roman" w:hAnsi="Times New Roman" w:cs="Times New Roman"/>
          <w:sz w:val="24"/>
          <w:szCs w:val="28"/>
          <w:lang w:val="en-US"/>
        </w:rPr>
        <w:t>Januari 2019</w:t>
      </w:r>
      <w:r>
        <w:rPr>
          <w:rFonts w:ascii="Times New Roman" w:hAnsi="Times New Roman" w:cs="Times New Roman"/>
          <w:sz w:val="24"/>
          <w:szCs w:val="28"/>
          <w:lang w:val="en-US"/>
        </w:rPr>
        <w:t>.</w:t>
      </w:r>
    </w:p>
    <w:p w14:paraId="6947B6AF" w14:textId="77777777" w:rsidR="00B17C11" w:rsidRPr="005C751F" w:rsidRDefault="00B17C11" w:rsidP="00B17C11">
      <w:pPr>
        <w:pStyle w:val="ListParagraph"/>
        <w:spacing w:after="0" w:line="480" w:lineRule="auto"/>
        <w:ind w:left="1980"/>
        <w:jc w:val="both"/>
        <w:rPr>
          <w:rFonts w:ascii="Times New Roman" w:hAnsi="Times New Roman" w:cs="Times New Roman"/>
          <w:sz w:val="24"/>
          <w:szCs w:val="24"/>
          <w:lang w:val="en-US"/>
        </w:rPr>
      </w:pPr>
    </w:p>
    <w:p w14:paraId="3E8E3E11" w14:textId="22237EF6" w:rsidR="007A719F" w:rsidRPr="00B23419" w:rsidRDefault="007A719F" w:rsidP="00A861F6">
      <w:pPr>
        <w:pStyle w:val="Heading2"/>
        <w:numPr>
          <w:ilvl w:val="0"/>
          <w:numId w:val="2"/>
        </w:numPr>
        <w:spacing w:line="480" w:lineRule="auto"/>
        <w:rPr>
          <w:rFonts w:ascii="Times New Roman" w:hAnsi="Times New Roman" w:cs="Times New Roman"/>
          <w:b/>
          <w:color w:val="auto"/>
          <w:sz w:val="24"/>
          <w:szCs w:val="24"/>
        </w:rPr>
      </w:pPr>
      <w:bookmarkStart w:id="8" w:name="_Toc536696734"/>
      <w:r w:rsidRPr="00B23419">
        <w:rPr>
          <w:rFonts w:ascii="Times New Roman" w:hAnsi="Times New Roman" w:cs="Times New Roman"/>
          <w:b/>
          <w:color w:val="auto"/>
          <w:sz w:val="24"/>
          <w:szCs w:val="24"/>
        </w:rPr>
        <w:lastRenderedPageBreak/>
        <w:t>Rumusan Masalah</w:t>
      </w:r>
      <w:bookmarkEnd w:id="8"/>
    </w:p>
    <w:p w14:paraId="3C1067B2" w14:textId="77777777" w:rsidR="005C751F" w:rsidRDefault="005C751F" w:rsidP="005C751F">
      <w:pPr>
        <w:spacing w:line="480" w:lineRule="auto"/>
        <w:ind w:left="720" w:firstLine="540"/>
        <w:rPr>
          <w:rFonts w:ascii="Times New Roman" w:hAnsi="Times New Roman" w:cs="Times New Roman"/>
          <w:sz w:val="24"/>
          <w:szCs w:val="24"/>
          <w:lang w:val="en-US"/>
        </w:rPr>
      </w:pPr>
      <w:r>
        <w:rPr>
          <w:rFonts w:ascii="Times New Roman" w:hAnsi="Times New Roman" w:cs="Times New Roman"/>
          <w:sz w:val="24"/>
          <w:szCs w:val="24"/>
          <w:lang w:val="en-US"/>
        </w:rPr>
        <w:t>Berdasar</w:t>
      </w:r>
      <w:r w:rsidR="00B23419" w:rsidRPr="00B23419">
        <w:rPr>
          <w:rFonts w:ascii="Times New Roman" w:hAnsi="Times New Roman" w:cs="Times New Roman"/>
          <w:sz w:val="24"/>
          <w:szCs w:val="24"/>
          <w:lang w:val="en-US"/>
        </w:rPr>
        <w:t xml:space="preserve">kan identifikasi masalah dan </w:t>
      </w:r>
      <w:r>
        <w:rPr>
          <w:rFonts w:ascii="Times New Roman" w:hAnsi="Times New Roman" w:cs="Times New Roman"/>
          <w:sz w:val="24"/>
          <w:szCs w:val="24"/>
          <w:lang w:val="en-US"/>
        </w:rPr>
        <w:t xml:space="preserve">batasan masalah penulis dapat merumuskan masalah sebagai berikut: </w:t>
      </w:r>
    </w:p>
    <w:p w14:paraId="4F41FAB5" w14:textId="1A291E6F" w:rsidR="00B23419" w:rsidRDefault="00D801DD" w:rsidP="005C751F">
      <w:pPr>
        <w:spacing w:line="480" w:lineRule="auto"/>
        <w:ind w:left="720" w:firstLine="540"/>
        <w:rPr>
          <w:rFonts w:ascii="Times New Roman" w:hAnsi="Times New Roman" w:cs="Times New Roman"/>
          <w:sz w:val="24"/>
          <w:szCs w:val="24"/>
          <w:lang w:val="en-US"/>
        </w:rPr>
      </w:pPr>
      <w:r>
        <w:rPr>
          <w:rFonts w:ascii="Times New Roman" w:hAnsi="Times New Roman" w:cs="Times New Roman"/>
          <w:sz w:val="24"/>
          <w:szCs w:val="24"/>
          <w:lang w:val="en-US"/>
        </w:rPr>
        <w:t>“</w:t>
      </w:r>
      <w:r w:rsidR="005C751F">
        <w:rPr>
          <w:rFonts w:ascii="Times New Roman" w:hAnsi="Times New Roman" w:cs="Times New Roman"/>
          <w:sz w:val="24"/>
          <w:szCs w:val="24"/>
          <w:lang w:val="en-US"/>
        </w:rPr>
        <w:t xml:space="preserve">Apakah penggunaan </w:t>
      </w:r>
      <w:r w:rsidR="005C751F">
        <w:rPr>
          <w:rFonts w:ascii="Times New Roman" w:hAnsi="Times New Roman" w:cs="Times New Roman"/>
          <w:i/>
          <w:sz w:val="24"/>
          <w:szCs w:val="24"/>
          <w:lang w:val="en-US"/>
        </w:rPr>
        <w:t>software</w:t>
      </w:r>
      <w:r w:rsidR="005C751F">
        <w:rPr>
          <w:rFonts w:ascii="Times New Roman" w:hAnsi="Times New Roman" w:cs="Times New Roman"/>
          <w:sz w:val="24"/>
          <w:szCs w:val="24"/>
          <w:lang w:val="en-US"/>
        </w:rPr>
        <w:t xml:space="preserve"> sudah berjalan dengan efektif dan efisien terhadap </w:t>
      </w:r>
      <w:r w:rsidR="00881E21">
        <w:rPr>
          <w:rFonts w:ascii="Times New Roman" w:hAnsi="Times New Roman" w:cs="Times New Roman"/>
          <w:sz w:val="24"/>
          <w:szCs w:val="24"/>
          <w:lang w:val="en-US"/>
        </w:rPr>
        <w:t>kegiatan operasional</w:t>
      </w:r>
      <w:r w:rsidR="005C751F">
        <w:rPr>
          <w:rFonts w:ascii="Times New Roman" w:hAnsi="Times New Roman" w:cs="Times New Roman"/>
          <w:sz w:val="24"/>
          <w:szCs w:val="24"/>
          <w:lang w:val="en-US"/>
        </w:rPr>
        <w:t xml:space="preserve"> KAP Amachi Arifin Mardani &amp; Muliadi dilihat dari kesesuaian prosedur yang berlaku</w:t>
      </w:r>
      <w:r w:rsidR="00B23419" w:rsidRPr="00B23419">
        <w:rPr>
          <w:rFonts w:ascii="Times New Roman" w:hAnsi="Times New Roman" w:cs="Times New Roman"/>
          <w:sz w:val="24"/>
          <w:szCs w:val="24"/>
          <w:lang w:val="en-US"/>
        </w:rPr>
        <w:t>.”</w:t>
      </w:r>
    </w:p>
    <w:p w14:paraId="2BA52BF3" w14:textId="77777777" w:rsidR="002E379C" w:rsidRPr="00B23419" w:rsidRDefault="002E379C" w:rsidP="005C751F">
      <w:pPr>
        <w:spacing w:line="480" w:lineRule="auto"/>
        <w:ind w:left="720" w:firstLine="540"/>
        <w:rPr>
          <w:rFonts w:ascii="Times New Roman" w:hAnsi="Times New Roman" w:cs="Times New Roman"/>
          <w:sz w:val="24"/>
          <w:szCs w:val="24"/>
          <w:lang w:val="en-US"/>
        </w:rPr>
      </w:pPr>
    </w:p>
    <w:p w14:paraId="6913822A" w14:textId="15CAC454" w:rsidR="000824A3" w:rsidRPr="00CA4B4E" w:rsidRDefault="000824A3" w:rsidP="00A861F6">
      <w:pPr>
        <w:pStyle w:val="Heading2"/>
        <w:numPr>
          <w:ilvl w:val="0"/>
          <w:numId w:val="2"/>
        </w:numPr>
        <w:spacing w:line="480" w:lineRule="auto"/>
        <w:rPr>
          <w:rFonts w:ascii="Times New Roman" w:hAnsi="Times New Roman" w:cs="Times New Roman"/>
          <w:b/>
          <w:color w:val="auto"/>
          <w:sz w:val="24"/>
          <w:szCs w:val="24"/>
        </w:rPr>
      </w:pPr>
      <w:bookmarkStart w:id="9" w:name="_Toc536696735"/>
      <w:r w:rsidRPr="00CA4B4E">
        <w:rPr>
          <w:rFonts w:ascii="Times New Roman" w:hAnsi="Times New Roman" w:cs="Times New Roman"/>
          <w:b/>
          <w:color w:val="auto"/>
          <w:sz w:val="24"/>
          <w:szCs w:val="24"/>
        </w:rPr>
        <w:t>Tujuan Penelitian</w:t>
      </w:r>
      <w:bookmarkEnd w:id="9"/>
    </w:p>
    <w:p w14:paraId="71569193" w14:textId="77777777" w:rsidR="00CA19D7" w:rsidRDefault="00CA4B4E" w:rsidP="00CA4B4E">
      <w:pPr>
        <w:pStyle w:val="ListParagraph"/>
        <w:spacing w:after="0" w:line="480" w:lineRule="auto"/>
        <w:ind w:left="99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Tujuan penelitian </w:t>
      </w:r>
      <w:r w:rsidR="00CA19D7">
        <w:rPr>
          <w:rFonts w:ascii="Times New Roman" w:hAnsi="Times New Roman" w:cs="Times New Roman"/>
          <w:sz w:val="24"/>
          <w:szCs w:val="28"/>
          <w:lang w:val="en-US"/>
        </w:rPr>
        <w:t>yang dilakukan penulis terhadap KAP adalah :</w:t>
      </w:r>
    </w:p>
    <w:p w14:paraId="59DCA766" w14:textId="7D571E8C" w:rsidR="007A592B" w:rsidRDefault="00CA19D7" w:rsidP="00ED4B5B">
      <w:pPr>
        <w:pStyle w:val="ListParagraph"/>
        <w:numPr>
          <w:ilvl w:val="0"/>
          <w:numId w:val="80"/>
        </w:numPr>
        <w:spacing w:after="0" w:line="480" w:lineRule="auto"/>
        <w:ind w:left="720"/>
        <w:jc w:val="both"/>
        <w:rPr>
          <w:rFonts w:ascii="Times New Roman" w:hAnsi="Times New Roman" w:cs="Times New Roman"/>
          <w:sz w:val="24"/>
          <w:szCs w:val="28"/>
          <w:lang w:val="en-US"/>
        </w:rPr>
      </w:pPr>
      <w:r>
        <w:rPr>
          <w:rFonts w:ascii="Times New Roman" w:hAnsi="Times New Roman" w:cs="Times New Roman"/>
          <w:sz w:val="24"/>
          <w:szCs w:val="28"/>
          <w:lang w:val="en-US"/>
        </w:rPr>
        <w:t>U</w:t>
      </w:r>
      <w:r w:rsidR="00CA4B4E">
        <w:rPr>
          <w:rFonts w:ascii="Times New Roman" w:hAnsi="Times New Roman" w:cs="Times New Roman"/>
          <w:sz w:val="24"/>
          <w:szCs w:val="28"/>
          <w:lang w:val="en-US"/>
        </w:rPr>
        <w:t xml:space="preserve">ntuk </w:t>
      </w:r>
      <w:r w:rsidR="005C751F">
        <w:rPr>
          <w:rFonts w:ascii="Times New Roman" w:hAnsi="Times New Roman" w:cs="Times New Roman"/>
          <w:sz w:val="24"/>
          <w:szCs w:val="28"/>
          <w:lang w:val="en-US"/>
        </w:rPr>
        <w:t xml:space="preserve">mengetahui apakah </w:t>
      </w:r>
      <w:r w:rsidR="00881E21">
        <w:rPr>
          <w:rFonts w:ascii="Times New Roman" w:hAnsi="Times New Roman" w:cs="Times New Roman"/>
          <w:sz w:val="24"/>
          <w:szCs w:val="28"/>
          <w:lang w:val="en-US"/>
        </w:rPr>
        <w:t>kegiatan operasional</w:t>
      </w:r>
      <w:r w:rsidR="005C751F">
        <w:rPr>
          <w:rFonts w:ascii="Times New Roman" w:hAnsi="Times New Roman" w:cs="Times New Roman"/>
          <w:sz w:val="24"/>
          <w:szCs w:val="28"/>
          <w:lang w:val="en-US"/>
        </w:rPr>
        <w:t xml:space="preserve"> pada KAP Amachi Arifin Mardani &amp; Muliadi telah </w:t>
      </w:r>
      <w:r w:rsidR="00B17C11">
        <w:rPr>
          <w:rFonts w:ascii="Times New Roman" w:hAnsi="Times New Roman" w:cs="Times New Roman"/>
          <w:sz w:val="24"/>
          <w:szCs w:val="28"/>
          <w:lang w:val="en-US"/>
        </w:rPr>
        <w:t>berjalan</w:t>
      </w:r>
      <w:r w:rsidR="005C751F">
        <w:rPr>
          <w:rFonts w:ascii="Times New Roman" w:hAnsi="Times New Roman" w:cs="Times New Roman"/>
          <w:sz w:val="24"/>
          <w:szCs w:val="28"/>
          <w:lang w:val="en-US"/>
        </w:rPr>
        <w:t xml:space="preserve"> dengan efektif dan efisien sesuai dengan prosedur yang berlaku</w:t>
      </w:r>
      <w:r w:rsidR="00CA4B4E">
        <w:rPr>
          <w:rFonts w:ascii="Times New Roman" w:hAnsi="Times New Roman" w:cs="Times New Roman"/>
          <w:sz w:val="24"/>
          <w:szCs w:val="28"/>
          <w:lang w:val="en-US"/>
        </w:rPr>
        <w:t>.</w:t>
      </w:r>
    </w:p>
    <w:p w14:paraId="123BEC27" w14:textId="1D0D4F94" w:rsidR="00CA19D7" w:rsidRDefault="00CA19D7" w:rsidP="00ED4B5B">
      <w:pPr>
        <w:pStyle w:val="ListParagraph"/>
        <w:numPr>
          <w:ilvl w:val="0"/>
          <w:numId w:val="80"/>
        </w:numPr>
        <w:spacing w:after="0" w:line="480" w:lineRule="auto"/>
        <w:ind w:left="720"/>
        <w:jc w:val="both"/>
        <w:rPr>
          <w:rFonts w:ascii="Times New Roman" w:hAnsi="Times New Roman" w:cs="Times New Roman"/>
          <w:sz w:val="24"/>
          <w:szCs w:val="28"/>
          <w:lang w:val="en-US"/>
        </w:rPr>
      </w:pPr>
      <w:r>
        <w:rPr>
          <w:rFonts w:ascii="Times New Roman" w:hAnsi="Times New Roman" w:cs="Times New Roman"/>
          <w:sz w:val="24"/>
          <w:szCs w:val="28"/>
          <w:lang w:val="en-US"/>
        </w:rPr>
        <w:t>Untuk mengetahui apakah sistem yang digunakan sudah berjalan efektif dan efisien.</w:t>
      </w:r>
    </w:p>
    <w:p w14:paraId="0FC1E8D1" w14:textId="0A33C693" w:rsidR="00CA19D7" w:rsidRDefault="00CA19D7" w:rsidP="00ED4B5B">
      <w:pPr>
        <w:pStyle w:val="ListParagraph"/>
        <w:numPr>
          <w:ilvl w:val="0"/>
          <w:numId w:val="80"/>
        </w:numPr>
        <w:spacing w:after="0" w:line="480" w:lineRule="auto"/>
        <w:ind w:left="720"/>
        <w:jc w:val="both"/>
        <w:rPr>
          <w:rFonts w:ascii="Times New Roman" w:hAnsi="Times New Roman" w:cs="Times New Roman"/>
          <w:sz w:val="24"/>
          <w:szCs w:val="28"/>
          <w:lang w:val="en-US"/>
        </w:rPr>
      </w:pPr>
      <w:r>
        <w:rPr>
          <w:rFonts w:ascii="Times New Roman" w:hAnsi="Times New Roman" w:cs="Times New Roman"/>
          <w:sz w:val="24"/>
          <w:szCs w:val="28"/>
          <w:lang w:val="en-US"/>
        </w:rPr>
        <w:t>Untuk mengetahui apakah pengguna (penginput data) dapat menggunakan sistem dengan efektif dan efisien.</w:t>
      </w:r>
    </w:p>
    <w:p w14:paraId="27E8079B" w14:textId="77777777" w:rsidR="008C6300" w:rsidRPr="00CA4B4E" w:rsidRDefault="008C6300" w:rsidP="008D4ED0">
      <w:pPr>
        <w:pStyle w:val="ListParagraph"/>
        <w:spacing w:after="0" w:line="480" w:lineRule="auto"/>
        <w:jc w:val="both"/>
        <w:rPr>
          <w:rFonts w:ascii="Times New Roman" w:hAnsi="Times New Roman" w:cs="Times New Roman"/>
          <w:sz w:val="24"/>
          <w:szCs w:val="28"/>
          <w:lang w:val="en-US"/>
        </w:rPr>
      </w:pPr>
    </w:p>
    <w:p w14:paraId="1BF7BC6F" w14:textId="30553038" w:rsidR="007A592B" w:rsidRPr="00282204" w:rsidRDefault="007A592B" w:rsidP="00A861F6">
      <w:pPr>
        <w:pStyle w:val="Heading2"/>
        <w:numPr>
          <w:ilvl w:val="0"/>
          <w:numId w:val="2"/>
        </w:numPr>
        <w:spacing w:line="480" w:lineRule="auto"/>
        <w:ind w:left="360"/>
        <w:rPr>
          <w:rFonts w:ascii="Times New Roman" w:hAnsi="Times New Roman" w:cs="Times New Roman"/>
          <w:b/>
          <w:color w:val="auto"/>
          <w:sz w:val="24"/>
          <w:szCs w:val="24"/>
        </w:rPr>
      </w:pPr>
      <w:bookmarkStart w:id="10" w:name="_Toc536696736"/>
      <w:r w:rsidRPr="00282204">
        <w:rPr>
          <w:rFonts w:ascii="Times New Roman" w:hAnsi="Times New Roman" w:cs="Times New Roman"/>
          <w:b/>
          <w:color w:val="auto"/>
          <w:sz w:val="24"/>
          <w:szCs w:val="24"/>
        </w:rPr>
        <w:t>Manfaat Penelitian</w:t>
      </w:r>
      <w:bookmarkEnd w:id="10"/>
    </w:p>
    <w:p w14:paraId="4F27A51E" w14:textId="598BD84F" w:rsidR="007A592B" w:rsidRDefault="005C751F" w:rsidP="00EE7FFC">
      <w:pPr>
        <w:spacing w:after="0" w:line="480" w:lineRule="auto"/>
        <w:ind w:left="360" w:firstLine="720"/>
        <w:jc w:val="both"/>
        <w:rPr>
          <w:rFonts w:ascii="Times New Roman" w:hAnsi="Times New Roman" w:cs="Times New Roman"/>
          <w:sz w:val="24"/>
          <w:szCs w:val="28"/>
          <w:lang w:val="en-US"/>
        </w:rPr>
      </w:pPr>
      <w:r>
        <w:rPr>
          <w:rFonts w:ascii="Times New Roman" w:hAnsi="Times New Roman" w:cs="Times New Roman"/>
          <w:sz w:val="24"/>
          <w:szCs w:val="28"/>
          <w:lang w:val="en-US"/>
        </w:rPr>
        <w:t>Manfaat yang diharapkan oleh penulis bagi berbagai pihak adalah sebagai  berikut:</w:t>
      </w:r>
    </w:p>
    <w:p w14:paraId="4AEF1018" w14:textId="450E2D63" w:rsidR="007A592B" w:rsidRDefault="007A592B" w:rsidP="00EE7FFC">
      <w:pPr>
        <w:pStyle w:val="ListParagraph"/>
        <w:numPr>
          <w:ilvl w:val="0"/>
          <w:numId w:val="1"/>
        </w:numPr>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Penulis</w:t>
      </w:r>
    </w:p>
    <w:p w14:paraId="0A60DE09" w14:textId="6D095DED" w:rsidR="007A592B" w:rsidRDefault="007A592B" w:rsidP="00EE7FFC">
      <w:pPr>
        <w:pStyle w:val="ListParagraph"/>
        <w:spacing w:after="0" w:line="480" w:lineRule="auto"/>
        <w:ind w:left="360"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Untuk dapat memenuhi salah satu syarat mendapatkan gelar Sarjana </w:t>
      </w:r>
      <w:r w:rsidR="00EC444D">
        <w:rPr>
          <w:rFonts w:ascii="Times New Roman" w:hAnsi="Times New Roman" w:cs="Times New Roman"/>
          <w:sz w:val="24"/>
          <w:szCs w:val="28"/>
          <w:lang w:val="en-US"/>
        </w:rPr>
        <w:t>Akuntansi</w:t>
      </w:r>
      <w:r w:rsidR="00C53B35">
        <w:rPr>
          <w:rFonts w:ascii="Times New Roman" w:hAnsi="Times New Roman" w:cs="Times New Roman"/>
          <w:sz w:val="24"/>
          <w:szCs w:val="28"/>
          <w:lang w:val="en-US"/>
        </w:rPr>
        <w:t xml:space="preserve">. Hasil penelitian ini diharapkan dapat bermanfaat bagi penulis untuk menambah </w:t>
      </w:r>
      <w:r w:rsidR="005C751F">
        <w:rPr>
          <w:rFonts w:ascii="Times New Roman" w:hAnsi="Times New Roman" w:cs="Times New Roman"/>
          <w:sz w:val="24"/>
          <w:szCs w:val="28"/>
          <w:lang w:val="en-US"/>
        </w:rPr>
        <w:t xml:space="preserve">pengetahuan dan </w:t>
      </w:r>
      <w:r w:rsidR="00C53B35">
        <w:rPr>
          <w:rFonts w:ascii="Times New Roman" w:hAnsi="Times New Roman" w:cs="Times New Roman"/>
          <w:sz w:val="24"/>
          <w:szCs w:val="28"/>
          <w:lang w:val="en-US"/>
        </w:rPr>
        <w:t xml:space="preserve">wawasan </w:t>
      </w:r>
      <w:r w:rsidR="005C751F">
        <w:rPr>
          <w:rFonts w:ascii="Times New Roman" w:hAnsi="Times New Roman" w:cs="Times New Roman"/>
          <w:sz w:val="24"/>
          <w:szCs w:val="28"/>
          <w:lang w:val="en-US"/>
        </w:rPr>
        <w:t xml:space="preserve">mengenai IT audit </w:t>
      </w:r>
      <w:r w:rsidR="00DC1F0A">
        <w:rPr>
          <w:rFonts w:ascii="Times New Roman" w:hAnsi="Times New Roman" w:cs="Times New Roman"/>
          <w:sz w:val="24"/>
          <w:szCs w:val="28"/>
          <w:lang w:val="en-US"/>
        </w:rPr>
        <w:t>terhadap</w:t>
      </w:r>
      <w:r w:rsidR="005C751F">
        <w:rPr>
          <w:rFonts w:ascii="Times New Roman" w:hAnsi="Times New Roman" w:cs="Times New Roman"/>
          <w:sz w:val="24"/>
          <w:szCs w:val="28"/>
          <w:lang w:val="en-US"/>
        </w:rPr>
        <w:t xml:space="preserve"> </w:t>
      </w:r>
      <w:r w:rsidR="00C62AF3">
        <w:rPr>
          <w:rFonts w:ascii="Times New Roman" w:hAnsi="Times New Roman" w:cs="Times New Roman"/>
          <w:sz w:val="24"/>
          <w:szCs w:val="28"/>
          <w:lang w:val="en-US"/>
        </w:rPr>
        <w:t xml:space="preserve">efektivitas dan </w:t>
      </w:r>
      <w:r w:rsidR="006B55A4">
        <w:rPr>
          <w:rFonts w:ascii="Times New Roman" w:hAnsi="Times New Roman" w:cs="Times New Roman"/>
          <w:sz w:val="24"/>
          <w:szCs w:val="28"/>
          <w:lang w:val="en-US"/>
        </w:rPr>
        <w:t>efisiensi</w:t>
      </w:r>
      <w:r w:rsidR="005C751F">
        <w:rPr>
          <w:rFonts w:ascii="Times New Roman" w:hAnsi="Times New Roman" w:cs="Times New Roman"/>
          <w:sz w:val="24"/>
          <w:szCs w:val="28"/>
          <w:lang w:val="en-US"/>
        </w:rPr>
        <w:t xml:space="preserve"> suatu perusahaan.</w:t>
      </w:r>
    </w:p>
    <w:p w14:paraId="590237B8" w14:textId="77777777" w:rsidR="00B17C11" w:rsidRPr="00B17C11" w:rsidRDefault="00B17C11" w:rsidP="00B17C11">
      <w:pPr>
        <w:spacing w:after="0" w:line="480" w:lineRule="auto"/>
        <w:jc w:val="both"/>
        <w:rPr>
          <w:rFonts w:ascii="Times New Roman" w:hAnsi="Times New Roman" w:cs="Times New Roman"/>
          <w:sz w:val="24"/>
          <w:szCs w:val="28"/>
          <w:lang w:val="en-US"/>
        </w:rPr>
      </w:pPr>
    </w:p>
    <w:p w14:paraId="07145B58" w14:textId="4683E44F" w:rsidR="007A592B" w:rsidRDefault="00910AEA" w:rsidP="00EE7FFC">
      <w:pPr>
        <w:pStyle w:val="ListParagraph"/>
        <w:numPr>
          <w:ilvl w:val="0"/>
          <w:numId w:val="1"/>
        </w:numPr>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Perusahaan</w:t>
      </w:r>
    </w:p>
    <w:p w14:paraId="7F5E928A" w14:textId="4AA04377" w:rsidR="004E12E3" w:rsidRDefault="00910AEA" w:rsidP="00EE7FFC">
      <w:pPr>
        <w:pStyle w:val="ListParagraph"/>
        <w:spacing w:after="0" w:line="480" w:lineRule="auto"/>
        <w:ind w:left="360" w:firstLine="720"/>
        <w:jc w:val="both"/>
        <w:rPr>
          <w:rFonts w:ascii="Times New Roman" w:hAnsi="Times New Roman" w:cs="Times New Roman"/>
          <w:sz w:val="24"/>
          <w:szCs w:val="28"/>
          <w:lang w:val="en-US"/>
        </w:rPr>
      </w:pPr>
      <w:r>
        <w:rPr>
          <w:rFonts w:ascii="Times New Roman" w:hAnsi="Times New Roman" w:cs="Times New Roman"/>
          <w:sz w:val="24"/>
          <w:szCs w:val="28"/>
          <w:lang w:val="en-US"/>
        </w:rPr>
        <w:t>Menjadi informasi mengenai ke</w:t>
      </w:r>
      <w:r w:rsidR="00B17C11">
        <w:rPr>
          <w:rFonts w:ascii="Times New Roman" w:hAnsi="Times New Roman" w:cs="Times New Roman"/>
          <w:sz w:val="24"/>
          <w:szCs w:val="28"/>
          <w:lang w:val="en-US"/>
        </w:rPr>
        <w:t>-</w:t>
      </w:r>
      <w:r>
        <w:rPr>
          <w:rFonts w:ascii="Times New Roman" w:hAnsi="Times New Roman" w:cs="Times New Roman"/>
          <w:sz w:val="24"/>
          <w:szCs w:val="28"/>
          <w:lang w:val="en-US"/>
        </w:rPr>
        <w:t>efektivitasan dan ke</w:t>
      </w:r>
      <w:r w:rsidR="00B17C11">
        <w:rPr>
          <w:rFonts w:ascii="Times New Roman" w:hAnsi="Times New Roman" w:cs="Times New Roman"/>
          <w:sz w:val="24"/>
          <w:szCs w:val="28"/>
          <w:lang w:val="en-US"/>
        </w:rPr>
        <w:t>-</w:t>
      </w:r>
      <w:r>
        <w:rPr>
          <w:rFonts w:ascii="Times New Roman" w:hAnsi="Times New Roman" w:cs="Times New Roman"/>
          <w:sz w:val="24"/>
          <w:szCs w:val="28"/>
          <w:lang w:val="en-US"/>
        </w:rPr>
        <w:t xml:space="preserve">efisienan </w:t>
      </w:r>
      <w:r>
        <w:rPr>
          <w:rFonts w:ascii="Times New Roman" w:hAnsi="Times New Roman" w:cs="Times New Roman"/>
          <w:i/>
          <w:sz w:val="24"/>
          <w:szCs w:val="28"/>
          <w:lang w:val="en-US"/>
        </w:rPr>
        <w:t>software</w:t>
      </w:r>
      <w:r>
        <w:rPr>
          <w:rFonts w:ascii="Times New Roman" w:hAnsi="Times New Roman" w:cs="Times New Roman"/>
          <w:sz w:val="24"/>
          <w:szCs w:val="28"/>
          <w:lang w:val="en-US"/>
        </w:rPr>
        <w:t xml:space="preserve"> yang digunakan, sehingga perusahaan dapat</w:t>
      </w:r>
      <w:r w:rsidR="00DC1F0A">
        <w:rPr>
          <w:rFonts w:ascii="Times New Roman" w:hAnsi="Times New Roman" w:cs="Times New Roman"/>
          <w:sz w:val="24"/>
          <w:szCs w:val="28"/>
          <w:lang w:val="en-US"/>
        </w:rPr>
        <w:t xml:space="preserve"> menjadi lebih baik bila diperlukan.</w:t>
      </w:r>
    </w:p>
    <w:p w14:paraId="2372A397" w14:textId="77777777" w:rsidR="00B17C11" w:rsidRDefault="00B17C11" w:rsidP="00EE7FFC">
      <w:pPr>
        <w:pStyle w:val="ListParagraph"/>
        <w:spacing w:after="0" w:line="480" w:lineRule="auto"/>
        <w:ind w:left="360" w:firstLine="720"/>
        <w:jc w:val="both"/>
        <w:rPr>
          <w:rFonts w:ascii="Times New Roman" w:hAnsi="Times New Roman" w:cs="Times New Roman"/>
          <w:sz w:val="24"/>
          <w:szCs w:val="28"/>
          <w:lang w:val="en-US"/>
        </w:rPr>
      </w:pPr>
    </w:p>
    <w:p w14:paraId="09D9052B" w14:textId="2C1B34C9" w:rsidR="004E12E3" w:rsidRDefault="00910AEA" w:rsidP="00EE7FFC">
      <w:pPr>
        <w:pStyle w:val="ListParagraph"/>
        <w:numPr>
          <w:ilvl w:val="0"/>
          <w:numId w:val="1"/>
        </w:numPr>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Pembaca</w:t>
      </w:r>
    </w:p>
    <w:p w14:paraId="788A63E3" w14:textId="59482918" w:rsidR="004E12E3" w:rsidRPr="007A592B" w:rsidRDefault="004E12E3" w:rsidP="00EE7FFC">
      <w:pPr>
        <w:pStyle w:val="ListParagraph"/>
        <w:spacing w:after="0" w:line="480" w:lineRule="auto"/>
        <w:ind w:left="360" w:firstLine="556"/>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Sebagai </w:t>
      </w:r>
      <w:r w:rsidR="00DC1F0A">
        <w:rPr>
          <w:rFonts w:ascii="Times New Roman" w:hAnsi="Times New Roman" w:cs="Times New Roman"/>
          <w:sz w:val="24"/>
          <w:szCs w:val="28"/>
          <w:lang w:val="en-US"/>
        </w:rPr>
        <w:t>sumber informasi dan referensi mengenai IT audit terhadap keberhasilan suatu perusahaan.</w:t>
      </w:r>
    </w:p>
    <w:p w14:paraId="6D4434B7" w14:textId="65A7FC64" w:rsidR="004E12E3" w:rsidRPr="004E12E3" w:rsidRDefault="004E12E3" w:rsidP="004E12E3">
      <w:pPr>
        <w:pStyle w:val="ListParagraph"/>
        <w:spacing w:after="0" w:line="480" w:lineRule="auto"/>
        <w:jc w:val="both"/>
        <w:rPr>
          <w:rFonts w:ascii="Times New Roman" w:hAnsi="Times New Roman" w:cs="Times New Roman"/>
          <w:sz w:val="24"/>
          <w:szCs w:val="28"/>
          <w:lang w:val="en-US"/>
        </w:rPr>
      </w:pPr>
      <w:r>
        <w:rPr>
          <w:rFonts w:ascii="Times New Roman" w:hAnsi="Times New Roman" w:cs="Times New Roman"/>
          <w:sz w:val="24"/>
          <w:szCs w:val="28"/>
          <w:lang w:val="en-US"/>
        </w:rPr>
        <w:tab/>
      </w:r>
      <w:r>
        <w:rPr>
          <w:rFonts w:ascii="Times New Roman" w:hAnsi="Times New Roman" w:cs="Times New Roman"/>
          <w:sz w:val="24"/>
          <w:szCs w:val="28"/>
          <w:lang w:val="en-US"/>
        </w:rPr>
        <w:tab/>
      </w:r>
      <w:r>
        <w:rPr>
          <w:rFonts w:ascii="Times New Roman" w:hAnsi="Times New Roman" w:cs="Times New Roman"/>
          <w:sz w:val="24"/>
          <w:szCs w:val="28"/>
          <w:lang w:val="en-US"/>
        </w:rPr>
        <w:tab/>
      </w:r>
      <w:r>
        <w:rPr>
          <w:rFonts w:ascii="Times New Roman" w:hAnsi="Times New Roman" w:cs="Times New Roman"/>
          <w:sz w:val="24"/>
          <w:szCs w:val="28"/>
          <w:lang w:val="en-US"/>
        </w:rPr>
        <w:tab/>
      </w:r>
      <w:r>
        <w:rPr>
          <w:rFonts w:ascii="Times New Roman" w:hAnsi="Times New Roman" w:cs="Times New Roman"/>
          <w:sz w:val="24"/>
          <w:szCs w:val="28"/>
          <w:lang w:val="en-US"/>
        </w:rPr>
        <w:tab/>
      </w:r>
      <w:r>
        <w:rPr>
          <w:rFonts w:ascii="Times New Roman" w:hAnsi="Times New Roman" w:cs="Times New Roman"/>
          <w:sz w:val="24"/>
          <w:szCs w:val="28"/>
          <w:lang w:val="en-US"/>
        </w:rPr>
        <w:tab/>
      </w:r>
      <w:r>
        <w:rPr>
          <w:rFonts w:ascii="Times New Roman" w:hAnsi="Times New Roman" w:cs="Times New Roman"/>
          <w:sz w:val="24"/>
          <w:szCs w:val="28"/>
          <w:lang w:val="en-US"/>
        </w:rPr>
        <w:tab/>
      </w:r>
      <w:r>
        <w:rPr>
          <w:rFonts w:ascii="Times New Roman" w:hAnsi="Times New Roman" w:cs="Times New Roman"/>
          <w:sz w:val="24"/>
          <w:szCs w:val="28"/>
          <w:lang w:val="en-US"/>
        </w:rPr>
        <w:tab/>
      </w:r>
    </w:p>
    <w:p w14:paraId="032074BD" w14:textId="32F35027" w:rsidR="00936F93" w:rsidRDefault="00936F93" w:rsidP="00282204">
      <w:pPr>
        <w:spacing w:after="0" w:line="480" w:lineRule="auto"/>
        <w:jc w:val="both"/>
        <w:rPr>
          <w:rFonts w:ascii="Times New Roman" w:hAnsi="Times New Roman" w:cs="Times New Roman"/>
          <w:b/>
          <w:sz w:val="24"/>
          <w:szCs w:val="28"/>
          <w:lang w:val="en-US"/>
        </w:rPr>
      </w:pPr>
    </w:p>
    <w:p w14:paraId="3B56B904" w14:textId="77777777" w:rsidR="00936F93" w:rsidRDefault="00936F93">
      <w:pPr>
        <w:rPr>
          <w:rFonts w:ascii="Times New Roman" w:hAnsi="Times New Roman" w:cs="Times New Roman"/>
          <w:b/>
          <w:sz w:val="24"/>
          <w:szCs w:val="28"/>
          <w:lang w:val="en-US"/>
        </w:rPr>
      </w:pPr>
      <w:r>
        <w:rPr>
          <w:rFonts w:ascii="Times New Roman" w:hAnsi="Times New Roman" w:cs="Times New Roman"/>
          <w:b/>
          <w:sz w:val="24"/>
          <w:szCs w:val="28"/>
          <w:lang w:val="en-US"/>
        </w:rPr>
        <w:br w:type="page"/>
      </w:r>
    </w:p>
    <w:sectPr w:rsidR="00936F93" w:rsidSect="004806EF">
      <w:footerReference w:type="default" r:id="rId8"/>
      <w:pgSz w:w="11906" w:h="16838" w:code="9"/>
      <w:pgMar w:top="1418" w:right="1418" w:bottom="1418"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1A655C" w14:textId="77777777" w:rsidR="00C357C9" w:rsidRDefault="00C357C9" w:rsidP="00DB7C51">
      <w:pPr>
        <w:spacing w:after="0" w:line="240" w:lineRule="auto"/>
      </w:pPr>
      <w:r>
        <w:separator/>
      </w:r>
    </w:p>
  </w:endnote>
  <w:endnote w:type="continuationSeparator" w:id="0">
    <w:p w14:paraId="25EA4F67" w14:textId="77777777" w:rsidR="00C357C9" w:rsidRDefault="00C357C9" w:rsidP="00DB7C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4000346"/>
      <w:docPartObj>
        <w:docPartGallery w:val="Page Numbers (Bottom of Page)"/>
        <w:docPartUnique/>
      </w:docPartObj>
    </w:sdtPr>
    <w:sdtEndPr>
      <w:rPr>
        <w:noProof/>
      </w:rPr>
    </w:sdtEndPr>
    <w:sdtContent>
      <w:p w14:paraId="4EC4FA53" w14:textId="030D6770" w:rsidR="007F548F" w:rsidRDefault="007F548F">
        <w:pPr>
          <w:pStyle w:val="Footer"/>
          <w:jc w:val="center"/>
        </w:pPr>
        <w:r>
          <w:fldChar w:fldCharType="begin"/>
        </w:r>
        <w:r>
          <w:instrText xml:space="preserve"> PAGE   \* MERGEFORMAT </w:instrText>
        </w:r>
        <w:r>
          <w:fldChar w:fldCharType="separate"/>
        </w:r>
        <w:r w:rsidR="00AF37A7">
          <w:rPr>
            <w:noProof/>
          </w:rPr>
          <w:t>1</w:t>
        </w:r>
        <w:r>
          <w:rPr>
            <w:noProof/>
          </w:rPr>
          <w:fldChar w:fldCharType="end"/>
        </w:r>
      </w:p>
    </w:sdtContent>
  </w:sdt>
  <w:p w14:paraId="4FB3B2D4" w14:textId="77777777" w:rsidR="007F548F" w:rsidRDefault="007F54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B69D88" w14:textId="77777777" w:rsidR="00C357C9" w:rsidRDefault="00C357C9" w:rsidP="00DB7C51">
      <w:pPr>
        <w:spacing w:after="0" w:line="240" w:lineRule="auto"/>
      </w:pPr>
      <w:r>
        <w:separator/>
      </w:r>
    </w:p>
  </w:footnote>
  <w:footnote w:type="continuationSeparator" w:id="0">
    <w:p w14:paraId="6D03964D" w14:textId="77777777" w:rsidR="00C357C9" w:rsidRDefault="00C357C9" w:rsidP="00DB7C5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345D3F"/>
    <w:multiLevelType w:val="hybridMultilevel"/>
    <w:tmpl w:val="867EEF02"/>
    <w:lvl w:ilvl="0" w:tplc="E76CD474">
      <w:start w:val="1"/>
      <w:numFmt w:val="lowerLetter"/>
      <w:lvlText w:val="%1."/>
      <w:lvlJc w:val="left"/>
      <w:pPr>
        <w:ind w:left="2160" w:hanging="360"/>
      </w:pPr>
      <w:rPr>
        <w:rFonts w:ascii="Times New Roman" w:hAnsi="Times New Roman" w:cs="Times New Roman" w:hint="default"/>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1BA58B1"/>
    <w:multiLevelType w:val="hybridMultilevel"/>
    <w:tmpl w:val="F9DC22D4"/>
    <w:lvl w:ilvl="0" w:tplc="624C830E">
      <w:start w:val="1"/>
      <w:numFmt w:val="lowerLetter"/>
      <w:lvlText w:val="%1."/>
      <w:lvlJc w:val="left"/>
      <w:pPr>
        <w:ind w:left="2160" w:hanging="360"/>
      </w:pPr>
      <w:rPr>
        <w:rFonts w:ascii="Times New Roman" w:hAnsi="Times New Roman" w:cs="Times New Roman" w:hint="default"/>
        <w:b/>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26D33ED"/>
    <w:multiLevelType w:val="hybridMultilevel"/>
    <w:tmpl w:val="84A04F7C"/>
    <w:lvl w:ilvl="0" w:tplc="CCB01056">
      <w:start w:val="1"/>
      <w:numFmt w:val="decimal"/>
      <w:lvlText w:val="%1."/>
      <w:lvlJc w:val="left"/>
      <w:pPr>
        <w:ind w:left="2880" w:hanging="360"/>
      </w:pPr>
      <w:rPr>
        <w:b/>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
    <w:nsid w:val="04A6149D"/>
    <w:multiLevelType w:val="hybridMultilevel"/>
    <w:tmpl w:val="1A5A5968"/>
    <w:lvl w:ilvl="0" w:tplc="0409000F">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4">
    <w:nsid w:val="04F42803"/>
    <w:multiLevelType w:val="hybridMultilevel"/>
    <w:tmpl w:val="DF8E0CA2"/>
    <w:lvl w:ilvl="0" w:tplc="AAC48BAE">
      <w:start w:val="2"/>
      <w:numFmt w:val="decimal"/>
      <w:lvlText w:val="%1."/>
      <w:lvlJc w:val="left"/>
      <w:pPr>
        <w:ind w:left="3060" w:hanging="360"/>
      </w:pPr>
      <w:rPr>
        <w:rFonts w:hint="default"/>
        <w:b/>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5">
    <w:nsid w:val="05F366DE"/>
    <w:multiLevelType w:val="multilevel"/>
    <w:tmpl w:val="1F321C0E"/>
    <w:lvl w:ilvl="0">
      <w:start w:val="1"/>
      <w:numFmt w:val="upperRoman"/>
      <w:pStyle w:val="Heading1"/>
      <w:lvlText w:val="%1."/>
      <w:lvlJc w:val="left"/>
      <w:pPr>
        <w:ind w:left="0" w:firstLine="0"/>
      </w:pPr>
    </w:lvl>
    <w:lvl w:ilvl="1">
      <w:start w:val="1"/>
      <w:numFmt w:val="upperLetter"/>
      <w:pStyle w:val="Heading2"/>
      <w:lvlText w:val="%2."/>
      <w:lvlJc w:val="left"/>
      <w:pPr>
        <w:ind w:left="720" w:firstLine="0"/>
      </w:pPr>
      <w:rPr>
        <w:sz w:val="24"/>
      </w:rPr>
    </w:lvl>
    <w:lvl w:ilvl="2">
      <w:start w:val="1"/>
      <w:numFmt w:val="decimal"/>
      <w:pStyle w:val="Heading3"/>
      <w:lvlText w:val="%3."/>
      <w:lvlJc w:val="left"/>
      <w:pPr>
        <w:ind w:left="1440" w:firstLine="0"/>
      </w:pPr>
      <w:rPr>
        <w:rFonts w:ascii="Times New Roman" w:hAnsi="Times New Roman" w:cs="Times New Roman" w:hint="default"/>
        <w:b/>
        <w:color w:val="auto"/>
        <w:sz w:val="24"/>
      </w:rPr>
    </w:lvl>
    <w:lvl w:ilvl="3">
      <w:start w:val="1"/>
      <w:numFmt w:val="lowerLetter"/>
      <w:pStyle w:val="Heading4"/>
      <w:lvlText w:val="%4)"/>
      <w:lvlJc w:val="left"/>
      <w:pPr>
        <w:ind w:left="2160" w:firstLine="0"/>
      </w:pPr>
      <w:rPr>
        <w:rFonts w:ascii="Times New Roman" w:hAnsi="Times New Roman" w:cs="Times New Roman" w:hint="default"/>
        <w:i w:val="0"/>
        <w:color w:val="auto"/>
        <w:sz w:val="24"/>
      </w:r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6">
    <w:nsid w:val="05FE108D"/>
    <w:multiLevelType w:val="hybridMultilevel"/>
    <w:tmpl w:val="793EA4DA"/>
    <w:lvl w:ilvl="0" w:tplc="C56AEF0A">
      <w:start w:val="1"/>
      <w:numFmt w:val="lowerLetter"/>
      <w:lvlText w:val="%1."/>
      <w:lvlJc w:val="left"/>
      <w:pPr>
        <w:ind w:left="2160" w:hanging="360"/>
      </w:pPr>
      <w:rPr>
        <w:rFonts w:ascii="Times New Roman" w:hAnsi="Times New Roman" w:cs="Times New Roman" w:hint="default"/>
        <w:b/>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06E5390D"/>
    <w:multiLevelType w:val="hybridMultilevel"/>
    <w:tmpl w:val="37D8C09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93C6F99"/>
    <w:multiLevelType w:val="hybridMultilevel"/>
    <w:tmpl w:val="3D9AA6C2"/>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9">
    <w:nsid w:val="0AE63EC1"/>
    <w:multiLevelType w:val="hybridMultilevel"/>
    <w:tmpl w:val="CDD03850"/>
    <w:lvl w:ilvl="0" w:tplc="D214F354">
      <w:start w:val="2"/>
      <w:numFmt w:val="lowerLetter"/>
      <w:lvlText w:val="%1."/>
      <w:lvlJc w:val="left"/>
      <w:pPr>
        <w:ind w:left="21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F80512D"/>
    <w:multiLevelType w:val="hybridMultilevel"/>
    <w:tmpl w:val="4874EF7E"/>
    <w:lvl w:ilvl="0" w:tplc="04210011">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42D42A06">
      <w:start w:val="1"/>
      <w:numFmt w:val="lowerLetter"/>
      <w:lvlText w:val="%5."/>
      <w:lvlJc w:val="left"/>
      <w:pPr>
        <w:ind w:left="4680" w:hanging="360"/>
      </w:pPr>
      <w:rPr>
        <w:rFonts w:ascii="Times New Roman" w:hAnsi="Times New Roman" w:cs="Times New Roman" w:hint="default"/>
        <w:sz w:val="24"/>
      </w:r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1">
    <w:nsid w:val="0F8526D7"/>
    <w:multiLevelType w:val="hybridMultilevel"/>
    <w:tmpl w:val="824280D0"/>
    <w:lvl w:ilvl="0" w:tplc="36C6A83C">
      <w:start w:val="1"/>
      <w:numFmt w:val="lowerLetter"/>
      <w:lvlText w:val="%1."/>
      <w:lvlJc w:val="left"/>
      <w:pPr>
        <w:ind w:left="2160" w:hanging="360"/>
      </w:pPr>
      <w:rPr>
        <w:b/>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0FB241E7"/>
    <w:multiLevelType w:val="hybridMultilevel"/>
    <w:tmpl w:val="54C20D86"/>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3">
    <w:nsid w:val="0FCE02BC"/>
    <w:multiLevelType w:val="hybridMultilevel"/>
    <w:tmpl w:val="30244AD8"/>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4">
    <w:nsid w:val="11C607B3"/>
    <w:multiLevelType w:val="hybridMultilevel"/>
    <w:tmpl w:val="DE0E7D2A"/>
    <w:lvl w:ilvl="0" w:tplc="43E87016">
      <w:start w:val="1"/>
      <w:numFmt w:val="decimal"/>
      <w:lvlText w:val="%1)"/>
      <w:lvlJc w:val="left"/>
      <w:pPr>
        <w:ind w:left="0" w:hanging="360"/>
      </w:pPr>
      <w:rPr>
        <w:rFonts w:ascii="Times New Roman" w:hAnsi="Times New Roman" w:cs="Times New Roman" w:hint="default"/>
        <w:b/>
        <w:sz w:val="24"/>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5">
    <w:nsid w:val="141B0F9B"/>
    <w:multiLevelType w:val="hybridMultilevel"/>
    <w:tmpl w:val="782A5E3A"/>
    <w:lvl w:ilvl="0" w:tplc="C3E47838">
      <w:start w:val="3"/>
      <w:numFmt w:val="decimal"/>
      <w:lvlText w:val="%1."/>
      <w:lvlJc w:val="left"/>
      <w:pPr>
        <w:ind w:left="288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14C213BA"/>
    <w:multiLevelType w:val="hybridMultilevel"/>
    <w:tmpl w:val="2914634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A91525B"/>
    <w:multiLevelType w:val="hybridMultilevel"/>
    <w:tmpl w:val="87148D8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nsid w:val="1B4553B5"/>
    <w:multiLevelType w:val="hybridMultilevel"/>
    <w:tmpl w:val="34E478E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nsid w:val="1B816769"/>
    <w:multiLevelType w:val="hybridMultilevel"/>
    <w:tmpl w:val="9FDC616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nsid w:val="1C7C791D"/>
    <w:multiLevelType w:val="hybridMultilevel"/>
    <w:tmpl w:val="42EA9654"/>
    <w:lvl w:ilvl="0" w:tplc="0B7856E6">
      <w:start w:val="4"/>
      <w:numFmt w:val="decimal"/>
      <w:lvlText w:val="%1)"/>
      <w:lvlJc w:val="left"/>
      <w:pPr>
        <w:ind w:left="21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D587FC3"/>
    <w:multiLevelType w:val="hybridMultilevel"/>
    <w:tmpl w:val="6ADCF180"/>
    <w:lvl w:ilvl="0" w:tplc="0409000F">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2">
    <w:nsid w:val="1E5E315B"/>
    <w:multiLevelType w:val="hybridMultilevel"/>
    <w:tmpl w:val="C9E283FC"/>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23">
    <w:nsid w:val="240D4703"/>
    <w:multiLevelType w:val="hybridMultilevel"/>
    <w:tmpl w:val="026054B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24700C83"/>
    <w:multiLevelType w:val="hybridMultilevel"/>
    <w:tmpl w:val="6122B70C"/>
    <w:lvl w:ilvl="0" w:tplc="107A5D3C">
      <w:start w:val="5"/>
      <w:numFmt w:val="decimal"/>
      <w:lvlText w:val="%1."/>
      <w:lvlJc w:val="left"/>
      <w:pPr>
        <w:ind w:left="171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4D110F0"/>
    <w:multiLevelType w:val="hybridMultilevel"/>
    <w:tmpl w:val="E58A6ACE"/>
    <w:lvl w:ilvl="0" w:tplc="77E64EFE">
      <w:start w:val="2"/>
      <w:numFmt w:val="decimal"/>
      <w:lvlText w:val="%1."/>
      <w:lvlJc w:val="left"/>
      <w:pPr>
        <w:ind w:left="1710" w:hanging="360"/>
      </w:pPr>
      <w:rPr>
        <w:rFonts w:hint="default"/>
        <w:b/>
      </w:rPr>
    </w:lvl>
    <w:lvl w:ilvl="1" w:tplc="653039AC">
      <w:start w:val="1"/>
      <w:numFmt w:val="lowerLetter"/>
      <w:lvlText w:val="%2."/>
      <w:lvlJc w:val="left"/>
      <w:pPr>
        <w:ind w:left="2430" w:hanging="360"/>
      </w:pPr>
      <w:rPr>
        <w:b/>
      </w:r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6">
    <w:nsid w:val="27983036"/>
    <w:multiLevelType w:val="hybridMultilevel"/>
    <w:tmpl w:val="07083682"/>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nsid w:val="28DD6135"/>
    <w:multiLevelType w:val="hybridMultilevel"/>
    <w:tmpl w:val="C57A8530"/>
    <w:lvl w:ilvl="0" w:tplc="F752983E">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nsid w:val="29055E6C"/>
    <w:multiLevelType w:val="hybridMultilevel"/>
    <w:tmpl w:val="3356D17C"/>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29">
    <w:nsid w:val="2A193B05"/>
    <w:multiLevelType w:val="hybridMultilevel"/>
    <w:tmpl w:val="CBFE8420"/>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nsid w:val="2A1C36A8"/>
    <w:multiLevelType w:val="hybridMultilevel"/>
    <w:tmpl w:val="2F321118"/>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31">
    <w:nsid w:val="2BA044BD"/>
    <w:multiLevelType w:val="hybridMultilevel"/>
    <w:tmpl w:val="662622CE"/>
    <w:lvl w:ilvl="0" w:tplc="BCB4FD64">
      <w:start w:val="4"/>
      <w:numFmt w:val="decimal"/>
      <w:lvlText w:val="%1."/>
      <w:lvlJc w:val="left"/>
      <w:pPr>
        <w:ind w:left="2790" w:hanging="360"/>
      </w:pPr>
      <w:rPr>
        <w:rFonts w:hint="default"/>
        <w:b/>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32">
    <w:nsid w:val="30AD2841"/>
    <w:multiLevelType w:val="hybridMultilevel"/>
    <w:tmpl w:val="5D0AD7C4"/>
    <w:lvl w:ilvl="0" w:tplc="010A1AB8">
      <w:start w:val="3"/>
      <w:numFmt w:val="lowerLetter"/>
      <w:lvlText w:val="%1."/>
      <w:lvlJc w:val="left"/>
      <w:pPr>
        <w:ind w:left="21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13F6C38"/>
    <w:multiLevelType w:val="hybridMultilevel"/>
    <w:tmpl w:val="053ADC36"/>
    <w:lvl w:ilvl="0" w:tplc="B3BA5E04">
      <w:start w:val="3"/>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1A000AE"/>
    <w:multiLevelType w:val="hybridMultilevel"/>
    <w:tmpl w:val="8E3ABC40"/>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5">
    <w:nsid w:val="33C13516"/>
    <w:multiLevelType w:val="hybridMultilevel"/>
    <w:tmpl w:val="BBCE84F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nsid w:val="344A3101"/>
    <w:multiLevelType w:val="hybridMultilevel"/>
    <w:tmpl w:val="776AC11E"/>
    <w:lvl w:ilvl="0" w:tplc="0409000F">
      <w:start w:val="1"/>
      <w:numFmt w:val="decimal"/>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7">
    <w:nsid w:val="371F56D0"/>
    <w:multiLevelType w:val="hybridMultilevel"/>
    <w:tmpl w:val="06543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8083813"/>
    <w:multiLevelType w:val="hybridMultilevel"/>
    <w:tmpl w:val="91C6F660"/>
    <w:lvl w:ilvl="0" w:tplc="41E45148">
      <w:start w:val="3"/>
      <w:numFmt w:val="lowerLetter"/>
      <w:lvlText w:val="%1."/>
      <w:lvlJc w:val="left"/>
      <w:pPr>
        <w:ind w:left="1800" w:hanging="360"/>
      </w:pPr>
      <w:rPr>
        <w:rFonts w:ascii="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39301DA1"/>
    <w:multiLevelType w:val="hybridMultilevel"/>
    <w:tmpl w:val="49966394"/>
    <w:lvl w:ilvl="0" w:tplc="04090011">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0">
    <w:nsid w:val="3A202722"/>
    <w:multiLevelType w:val="hybridMultilevel"/>
    <w:tmpl w:val="04129F90"/>
    <w:lvl w:ilvl="0" w:tplc="C51C4940">
      <w:start w:val="3"/>
      <w:numFmt w:val="decimal"/>
      <w:lvlText w:val="%1)"/>
      <w:lvlJc w:val="left"/>
      <w:pPr>
        <w:ind w:left="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A772F4E"/>
    <w:multiLevelType w:val="hybridMultilevel"/>
    <w:tmpl w:val="F9B6804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nsid w:val="3B0748FF"/>
    <w:multiLevelType w:val="hybridMultilevel"/>
    <w:tmpl w:val="3C3E82EC"/>
    <w:lvl w:ilvl="0" w:tplc="FC747C36">
      <w:start w:val="1"/>
      <w:numFmt w:val="lowerLetter"/>
      <w:lvlText w:val="%1."/>
      <w:lvlJc w:val="left"/>
      <w:pPr>
        <w:ind w:left="216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nsid w:val="3C287B9C"/>
    <w:multiLevelType w:val="hybridMultilevel"/>
    <w:tmpl w:val="D0DE75B6"/>
    <w:lvl w:ilvl="0" w:tplc="D8B41F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3D5A6518"/>
    <w:multiLevelType w:val="hybridMultilevel"/>
    <w:tmpl w:val="BBCE84F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nsid w:val="3E8654DC"/>
    <w:multiLevelType w:val="hybridMultilevel"/>
    <w:tmpl w:val="C76285F8"/>
    <w:lvl w:ilvl="0" w:tplc="F668A724">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nsid w:val="40F11BCB"/>
    <w:multiLevelType w:val="hybridMultilevel"/>
    <w:tmpl w:val="DD7C871E"/>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7">
    <w:nsid w:val="436417C3"/>
    <w:multiLevelType w:val="hybridMultilevel"/>
    <w:tmpl w:val="7C0AF0BC"/>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48">
    <w:nsid w:val="44523EA2"/>
    <w:multiLevelType w:val="multilevel"/>
    <w:tmpl w:val="4040302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9">
    <w:nsid w:val="44B05EB4"/>
    <w:multiLevelType w:val="hybridMultilevel"/>
    <w:tmpl w:val="7B6C6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46062338"/>
    <w:multiLevelType w:val="hybridMultilevel"/>
    <w:tmpl w:val="2E5286C2"/>
    <w:lvl w:ilvl="0" w:tplc="F5F6662C">
      <w:start w:val="1"/>
      <w:numFmt w:val="decimal"/>
      <w:lvlText w:val="%1."/>
      <w:lvlJc w:val="left"/>
      <w:pPr>
        <w:ind w:left="720" w:hanging="360"/>
      </w:pPr>
      <w:rPr>
        <w:rFonts w:eastAsiaTheme="maj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6877A2D"/>
    <w:multiLevelType w:val="hybridMultilevel"/>
    <w:tmpl w:val="A3E282B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2">
    <w:nsid w:val="471F423D"/>
    <w:multiLevelType w:val="hybridMultilevel"/>
    <w:tmpl w:val="D2D23F30"/>
    <w:lvl w:ilvl="0" w:tplc="88408274">
      <w:start w:val="1"/>
      <w:numFmt w:val="lowerLetter"/>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4A3D449D"/>
    <w:multiLevelType w:val="hybridMultilevel"/>
    <w:tmpl w:val="40B6F85A"/>
    <w:lvl w:ilvl="0" w:tplc="4B427238">
      <w:start w:val="3"/>
      <w:numFmt w:val="lowerLetter"/>
      <w:lvlText w:val="%1."/>
      <w:lvlJc w:val="left"/>
      <w:pPr>
        <w:ind w:left="1080" w:hanging="360"/>
      </w:pPr>
      <w:rPr>
        <w:rFonts w:ascii="Times New Roman" w:hAnsi="Times New Roman" w:cs="Times New Roman" w:hint="default"/>
        <w:b/>
        <w:sz w:val="24"/>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54">
    <w:nsid w:val="4ADF044D"/>
    <w:multiLevelType w:val="hybridMultilevel"/>
    <w:tmpl w:val="3C085514"/>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5">
    <w:nsid w:val="4B1E1562"/>
    <w:multiLevelType w:val="hybridMultilevel"/>
    <w:tmpl w:val="027A735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6">
    <w:nsid w:val="4B87444B"/>
    <w:multiLevelType w:val="hybridMultilevel"/>
    <w:tmpl w:val="5A9697F8"/>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7">
    <w:nsid w:val="4B967402"/>
    <w:multiLevelType w:val="hybridMultilevel"/>
    <w:tmpl w:val="F24A8B62"/>
    <w:lvl w:ilvl="0" w:tplc="04090011">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8">
    <w:nsid w:val="4C646548"/>
    <w:multiLevelType w:val="hybridMultilevel"/>
    <w:tmpl w:val="9C54E8A2"/>
    <w:lvl w:ilvl="0" w:tplc="FB188E3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nsid w:val="4C9D6770"/>
    <w:multiLevelType w:val="hybridMultilevel"/>
    <w:tmpl w:val="FA844E20"/>
    <w:lvl w:ilvl="0" w:tplc="A6BE45F0">
      <w:start w:val="3"/>
      <w:numFmt w:val="lowerLetter"/>
      <w:lvlText w:val="%1."/>
      <w:lvlJc w:val="left"/>
      <w:pPr>
        <w:ind w:left="21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4D475533"/>
    <w:multiLevelType w:val="hybridMultilevel"/>
    <w:tmpl w:val="B41AFFD4"/>
    <w:lvl w:ilvl="0" w:tplc="04090019">
      <w:start w:val="1"/>
      <w:numFmt w:val="lowerLetter"/>
      <w:lvlText w:val="%1."/>
      <w:lvlJc w:val="left"/>
      <w:pPr>
        <w:ind w:left="5040" w:hanging="360"/>
      </w:p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61">
    <w:nsid w:val="52EE3B31"/>
    <w:multiLevelType w:val="hybridMultilevel"/>
    <w:tmpl w:val="301267F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nsid w:val="53E54162"/>
    <w:multiLevelType w:val="hybridMultilevel"/>
    <w:tmpl w:val="EC1CAF0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3">
    <w:nsid w:val="547A213C"/>
    <w:multiLevelType w:val="hybridMultilevel"/>
    <w:tmpl w:val="8C3ED16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4">
    <w:nsid w:val="572A3BE0"/>
    <w:multiLevelType w:val="hybridMultilevel"/>
    <w:tmpl w:val="B5FAA4A4"/>
    <w:lvl w:ilvl="0" w:tplc="04090011">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65">
    <w:nsid w:val="5BCE2D2C"/>
    <w:multiLevelType w:val="hybridMultilevel"/>
    <w:tmpl w:val="A76A15A6"/>
    <w:lvl w:ilvl="0" w:tplc="0E5881B8">
      <w:start w:val="1"/>
      <w:numFmt w:val="decimal"/>
      <w:lvlText w:val="%1)"/>
      <w:lvlJc w:val="left"/>
      <w:pPr>
        <w:ind w:left="2520" w:hanging="360"/>
      </w:pPr>
      <w:rPr>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6">
    <w:nsid w:val="5CC83C8E"/>
    <w:multiLevelType w:val="hybridMultilevel"/>
    <w:tmpl w:val="582AD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E0D7491"/>
    <w:multiLevelType w:val="hybridMultilevel"/>
    <w:tmpl w:val="9A449B4E"/>
    <w:lvl w:ilvl="0" w:tplc="7BF4DDA4">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8">
    <w:nsid w:val="5FEE6CEB"/>
    <w:multiLevelType w:val="hybridMultilevel"/>
    <w:tmpl w:val="60B80DA6"/>
    <w:lvl w:ilvl="0" w:tplc="FF52A5B6">
      <w:start w:val="1"/>
      <w:numFmt w:val="decimal"/>
      <w:lvlText w:val="%1."/>
      <w:lvlJc w:val="left"/>
      <w:pPr>
        <w:ind w:left="1170" w:hanging="360"/>
      </w:pPr>
      <w:rPr>
        <w:b/>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9">
    <w:nsid w:val="61E85610"/>
    <w:multiLevelType w:val="hybridMultilevel"/>
    <w:tmpl w:val="D45690A4"/>
    <w:lvl w:ilvl="0" w:tplc="04090011">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0">
    <w:nsid w:val="6422331A"/>
    <w:multiLevelType w:val="hybridMultilevel"/>
    <w:tmpl w:val="1DD00AA6"/>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1">
    <w:nsid w:val="664A6195"/>
    <w:multiLevelType w:val="hybridMultilevel"/>
    <w:tmpl w:val="D0DC220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82B0F31"/>
    <w:multiLevelType w:val="hybridMultilevel"/>
    <w:tmpl w:val="2914634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686D79A6"/>
    <w:multiLevelType w:val="hybridMultilevel"/>
    <w:tmpl w:val="F98C270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93F6EB6"/>
    <w:multiLevelType w:val="hybridMultilevel"/>
    <w:tmpl w:val="BD76F068"/>
    <w:lvl w:ilvl="0" w:tplc="78EC793E">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ABA403B"/>
    <w:multiLevelType w:val="hybridMultilevel"/>
    <w:tmpl w:val="9D6A7364"/>
    <w:lvl w:ilvl="0" w:tplc="00A29920">
      <w:start w:val="4"/>
      <w:numFmt w:val="decimal"/>
      <w:lvlText w:val="%1)"/>
      <w:lvlJc w:val="left"/>
      <w:pPr>
        <w:ind w:left="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B346541"/>
    <w:multiLevelType w:val="hybridMultilevel"/>
    <w:tmpl w:val="93E069BA"/>
    <w:lvl w:ilvl="0" w:tplc="625CE7E2">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7">
    <w:nsid w:val="6C3157AB"/>
    <w:multiLevelType w:val="hybridMultilevel"/>
    <w:tmpl w:val="E2D48DDC"/>
    <w:lvl w:ilvl="0" w:tplc="C5246E6E">
      <w:start w:val="1"/>
      <w:numFmt w:val="decimal"/>
      <w:lvlText w:val="%1)"/>
      <w:lvlJc w:val="left"/>
      <w:pPr>
        <w:ind w:left="0" w:hanging="360"/>
      </w:pPr>
      <w:rPr>
        <w:rFonts w:ascii="Times New Roman" w:hAnsi="Times New Roman" w:cs="Times New Roman" w:hint="default"/>
        <w:sz w:val="24"/>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8">
    <w:nsid w:val="6E451E9A"/>
    <w:multiLevelType w:val="hybridMultilevel"/>
    <w:tmpl w:val="00AC05D2"/>
    <w:lvl w:ilvl="0" w:tplc="888CDE6A">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9">
    <w:nsid w:val="6E4C39AC"/>
    <w:multiLevelType w:val="hybridMultilevel"/>
    <w:tmpl w:val="A678E53A"/>
    <w:lvl w:ilvl="0" w:tplc="7BDAEB40">
      <w:start w:val="1"/>
      <w:numFmt w:val="upperLetter"/>
      <w:lvlText w:val="%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EAB58A4"/>
    <w:multiLevelType w:val="hybridMultilevel"/>
    <w:tmpl w:val="5DDC2CF0"/>
    <w:lvl w:ilvl="0" w:tplc="5EF2F17E">
      <w:start w:val="2"/>
      <w:numFmt w:val="upperLetter"/>
      <w:lvlText w:val="%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6EB30B00"/>
    <w:multiLevelType w:val="hybridMultilevel"/>
    <w:tmpl w:val="BFD03B8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2">
    <w:nsid w:val="705E282D"/>
    <w:multiLevelType w:val="hybridMultilevel"/>
    <w:tmpl w:val="301267F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nsid w:val="70B17B07"/>
    <w:multiLevelType w:val="hybridMultilevel"/>
    <w:tmpl w:val="473C2440"/>
    <w:lvl w:ilvl="0" w:tplc="646E56B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4">
    <w:nsid w:val="76D93603"/>
    <w:multiLevelType w:val="hybridMultilevel"/>
    <w:tmpl w:val="D45690A4"/>
    <w:lvl w:ilvl="0" w:tplc="04090011">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5">
    <w:nsid w:val="76FE3687"/>
    <w:multiLevelType w:val="hybridMultilevel"/>
    <w:tmpl w:val="796A66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9F46681"/>
    <w:multiLevelType w:val="hybridMultilevel"/>
    <w:tmpl w:val="67348D7E"/>
    <w:lvl w:ilvl="0" w:tplc="95AA009C">
      <w:start w:val="1"/>
      <w:numFmt w:val="decimal"/>
      <w:lvlText w:val="%1."/>
      <w:lvlJc w:val="left"/>
      <w:pPr>
        <w:ind w:left="72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BA133A0"/>
    <w:multiLevelType w:val="hybridMultilevel"/>
    <w:tmpl w:val="3460A568"/>
    <w:lvl w:ilvl="0" w:tplc="04090011">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8">
    <w:nsid w:val="7BD4485D"/>
    <w:multiLevelType w:val="hybridMultilevel"/>
    <w:tmpl w:val="628AACE6"/>
    <w:lvl w:ilvl="0" w:tplc="0CE8691C">
      <w:start w:val="1"/>
      <w:numFmt w:val="lowerLetter"/>
      <w:lvlText w:val="%1."/>
      <w:lvlJc w:val="left"/>
      <w:pPr>
        <w:ind w:left="2160" w:hanging="360"/>
      </w:pPr>
      <w:rPr>
        <w:rFonts w:ascii="Times New Roman" w:hAnsi="Times New Roman" w:cs="Times New Roman" w:hint="default"/>
        <w:b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9">
    <w:nsid w:val="7BFD78DE"/>
    <w:multiLevelType w:val="hybridMultilevel"/>
    <w:tmpl w:val="D27A4352"/>
    <w:lvl w:ilvl="0" w:tplc="35F67848">
      <w:start w:val="2"/>
      <w:numFmt w:val="decimal"/>
      <w:lvlText w:val="%1)"/>
      <w:lvlJc w:val="left"/>
      <w:pPr>
        <w:ind w:left="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7C7F5D7E"/>
    <w:multiLevelType w:val="hybridMultilevel"/>
    <w:tmpl w:val="01BA99AC"/>
    <w:lvl w:ilvl="0" w:tplc="1E4C9588">
      <w:start w:val="3"/>
      <w:numFmt w:val="upperLetter"/>
      <w:lvlText w:val="%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7CDD76A0"/>
    <w:multiLevelType w:val="hybridMultilevel"/>
    <w:tmpl w:val="3D9AA6C2"/>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92">
    <w:nsid w:val="7F9B2CD7"/>
    <w:multiLevelType w:val="hybridMultilevel"/>
    <w:tmpl w:val="4F8AF23C"/>
    <w:lvl w:ilvl="0" w:tplc="7550F782">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73"/>
  </w:num>
  <w:num w:numId="2">
    <w:abstractNumId w:val="71"/>
  </w:num>
  <w:num w:numId="3">
    <w:abstractNumId w:val="5"/>
  </w:num>
  <w:num w:numId="4">
    <w:abstractNumId w:val="79"/>
  </w:num>
  <w:num w:numId="5">
    <w:abstractNumId w:val="83"/>
  </w:num>
  <w:num w:numId="6">
    <w:abstractNumId w:val="48"/>
  </w:num>
  <w:num w:numId="7">
    <w:abstractNumId w:val="42"/>
  </w:num>
  <w:num w:numId="8">
    <w:abstractNumId w:val="62"/>
  </w:num>
  <w:num w:numId="9">
    <w:abstractNumId w:val="84"/>
  </w:num>
  <w:num w:numId="10">
    <w:abstractNumId w:val="50"/>
  </w:num>
  <w:num w:numId="11">
    <w:abstractNumId w:val="41"/>
  </w:num>
  <w:num w:numId="12">
    <w:abstractNumId w:val="85"/>
  </w:num>
  <w:num w:numId="13">
    <w:abstractNumId w:val="63"/>
  </w:num>
  <w:num w:numId="14">
    <w:abstractNumId w:val="46"/>
  </w:num>
  <w:num w:numId="15">
    <w:abstractNumId w:val="70"/>
  </w:num>
  <w:num w:numId="16">
    <w:abstractNumId w:val="44"/>
  </w:num>
  <w:num w:numId="17">
    <w:abstractNumId w:val="2"/>
  </w:num>
  <w:num w:numId="18">
    <w:abstractNumId w:val="35"/>
  </w:num>
  <w:num w:numId="19">
    <w:abstractNumId w:val="1"/>
  </w:num>
  <w:num w:numId="20">
    <w:abstractNumId w:val="77"/>
  </w:num>
  <w:num w:numId="21">
    <w:abstractNumId w:val="53"/>
  </w:num>
  <w:num w:numId="22">
    <w:abstractNumId w:val="14"/>
  </w:num>
  <w:num w:numId="23">
    <w:abstractNumId w:val="0"/>
  </w:num>
  <w:num w:numId="24">
    <w:abstractNumId w:val="89"/>
  </w:num>
  <w:num w:numId="25">
    <w:abstractNumId w:val="40"/>
  </w:num>
  <w:num w:numId="26">
    <w:abstractNumId w:val="75"/>
  </w:num>
  <w:num w:numId="27">
    <w:abstractNumId w:val="11"/>
  </w:num>
  <w:num w:numId="28">
    <w:abstractNumId w:val="9"/>
  </w:num>
  <w:num w:numId="29">
    <w:abstractNumId w:val="87"/>
  </w:num>
  <w:num w:numId="30">
    <w:abstractNumId w:val="32"/>
  </w:num>
  <w:num w:numId="31">
    <w:abstractNumId w:val="39"/>
  </w:num>
  <w:num w:numId="32">
    <w:abstractNumId w:val="45"/>
  </w:num>
  <w:num w:numId="33">
    <w:abstractNumId w:val="59"/>
  </w:num>
  <w:num w:numId="34">
    <w:abstractNumId w:val="80"/>
  </w:num>
  <w:num w:numId="35">
    <w:abstractNumId w:val="7"/>
  </w:num>
  <w:num w:numId="36">
    <w:abstractNumId w:val="72"/>
  </w:num>
  <w:num w:numId="37">
    <w:abstractNumId w:val="58"/>
  </w:num>
  <w:num w:numId="38">
    <w:abstractNumId w:val="81"/>
  </w:num>
  <w:num w:numId="39">
    <w:abstractNumId w:val="64"/>
  </w:num>
  <w:num w:numId="40">
    <w:abstractNumId w:val="91"/>
  </w:num>
  <w:num w:numId="41">
    <w:abstractNumId w:val="13"/>
  </w:num>
  <w:num w:numId="42">
    <w:abstractNumId w:val="29"/>
  </w:num>
  <w:num w:numId="43">
    <w:abstractNumId w:val="34"/>
  </w:num>
  <w:num w:numId="44">
    <w:abstractNumId w:val="22"/>
  </w:num>
  <w:num w:numId="45">
    <w:abstractNumId w:val="19"/>
  </w:num>
  <w:num w:numId="46">
    <w:abstractNumId w:val="8"/>
  </w:num>
  <w:num w:numId="47">
    <w:abstractNumId w:val="47"/>
  </w:num>
  <w:num w:numId="48">
    <w:abstractNumId w:val="28"/>
  </w:num>
  <w:num w:numId="49">
    <w:abstractNumId w:val="30"/>
  </w:num>
  <w:num w:numId="50">
    <w:abstractNumId w:val="69"/>
  </w:num>
  <w:num w:numId="51">
    <w:abstractNumId w:val="33"/>
  </w:num>
  <w:num w:numId="52">
    <w:abstractNumId w:val="6"/>
  </w:num>
  <w:num w:numId="53">
    <w:abstractNumId w:val="36"/>
  </w:num>
  <w:num w:numId="54">
    <w:abstractNumId w:val="3"/>
  </w:num>
  <w:num w:numId="55">
    <w:abstractNumId w:val="88"/>
  </w:num>
  <w:num w:numId="56">
    <w:abstractNumId w:val="38"/>
  </w:num>
  <w:num w:numId="57">
    <w:abstractNumId w:val="74"/>
  </w:num>
  <w:num w:numId="58">
    <w:abstractNumId w:val="25"/>
  </w:num>
  <w:num w:numId="5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2"/>
  </w:num>
  <w:num w:numId="61">
    <w:abstractNumId w:val="52"/>
  </w:num>
  <w:num w:numId="62">
    <w:abstractNumId w:val="92"/>
  </w:num>
  <w:num w:numId="63">
    <w:abstractNumId w:val="27"/>
  </w:num>
  <w:num w:numId="64">
    <w:abstractNumId w:val="20"/>
  </w:num>
  <w:num w:numId="65">
    <w:abstractNumId w:val="78"/>
  </w:num>
  <w:num w:numId="66">
    <w:abstractNumId w:val="23"/>
  </w:num>
  <w:num w:numId="67">
    <w:abstractNumId w:val="31"/>
  </w:num>
  <w:num w:numId="68">
    <w:abstractNumId w:val="49"/>
  </w:num>
  <w:num w:numId="69">
    <w:abstractNumId w:val="68"/>
  </w:num>
  <w:num w:numId="70">
    <w:abstractNumId w:val="57"/>
  </w:num>
  <w:num w:numId="71">
    <w:abstractNumId w:val="56"/>
  </w:num>
  <w:num w:numId="72">
    <w:abstractNumId w:val="4"/>
  </w:num>
  <w:num w:numId="73">
    <w:abstractNumId w:val="65"/>
  </w:num>
  <w:num w:numId="74">
    <w:abstractNumId w:val="76"/>
  </w:num>
  <w:num w:numId="75">
    <w:abstractNumId w:val="67"/>
  </w:num>
  <w:num w:numId="76">
    <w:abstractNumId w:val="55"/>
  </w:num>
  <w:num w:numId="77">
    <w:abstractNumId w:val="43"/>
  </w:num>
  <w:num w:numId="78">
    <w:abstractNumId w:val="26"/>
  </w:num>
  <w:num w:numId="79">
    <w:abstractNumId w:val="24"/>
  </w:num>
  <w:num w:numId="80">
    <w:abstractNumId w:val="54"/>
  </w:num>
  <w:num w:numId="8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15"/>
  </w:num>
  <w:num w:numId="84">
    <w:abstractNumId w:val="90"/>
  </w:num>
  <w:num w:numId="85">
    <w:abstractNumId w:val="60"/>
  </w:num>
  <w:num w:numId="86">
    <w:abstractNumId w:val="37"/>
  </w:num>
  <w:num w:numId="87">
    <w:abstractNumId w:val="86"/>
  </w:num>
  <w:num w:numId="88">
    <w:abstractNumId w:val="21"/>
  </w:num>
  <w:num w:numId="89">
    <w:abstractNumId w:val="66"/>
  </w:num>
  <w:num w:numId="90">
    <w:abstractNumId w:val="61"/>
  </w:num>
  <w:num w:numId="91">
    <w:abstractNumId w:val="82"/>
  </w:num>
  <w:num w:numId="92">
    <w:abstractNumId w:val="51"/>
  </w:num>
  <w:num w:numId="93">
    <w:abstractNumId w:val="17"/>
  </w:num>
  <w:num w:numId="94">
    <w:abstractNumId w:val="18"/>
  </w:num>
  <w:num w:numId="95">
    <w:abstractNumId w:val="16"/>
  </w:num>
  <w:numIdMacAtCleanup w:val="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77CD"/>
    <w:rsid w:val="00000796"/>
    <w:rsid w:val="00010EB1"/>
    <w:rsid w:val="0001557C"/>
    <w:rsid w:val="000211E6"/>
    <w:rsid w:val="00021CBE"/>
    <w:rsid w:val="0002398D"/>
    <w:rsid w:val="00025094"/>
    <w:rsid w:val="000259EF"/>
    <w:rsid w:val="00026909"/>
    <w:rsid w:val="00027C0B"/>
    <w:rsid w:val="00041EA1"/>
    <w:rsid w:val="00042511"/>
    <w:rsid w:val="000507F7"/>
    <w:rsid w:val="00050A28"/>
    <w:rsid w:val="00051866"/>
    <w:rsid w:val="0006033F"/>
    <w:rsid w:val="00065AEE"/>
    <w:rsid w:val="00066C05"/>
    <w:rsid w:val="000824A3"/>
    <w:rsid w:val="00083C42"/>
    <w:rsid w:val="0008466F"/>
    <w:rsid w:val="00085114"/>
    <w:rsid w:val="00086FFF"/>
    <w:rsid w:val="00090000"/>
    <w:rsid w:val="00090F68"/>
    <w:rsid w:val="00091FF0"/>
    <w:rsid w:val="000920D6"/>
    <w:rsid w:val="0009286D"/>
    <w:rsid w:val="00092B9B"/>
    <w:rsid w:val="000946BC"/>
    <w:rsid w:val="000A0FDC"/>
    <w:rsid w:val="000A3677"/>
    <w:rsid w:val="000A470D"/>
    <w:rsid w:val="000A487C"/>
    <w:rsid w:val="000A5B6C"/>
    <w:rsid w:val="000A62E0"/>
    <w:rsid w:val="000B59BB"/>
    <w:rsid w:val="000B76A0"/>
    <w:rsid w:val="000B7E4F"/>
    <w:rsid w:val="000C1D31"/>
    <w:rsid w:val="000D3287"/>
    <w:rsid w:val="000D7984"/>
    <w:rsid w:val="000E21A4"/>
    <w:rsid w:val="000E2E24"/>
    <w:rsid w:val="000E38CD"/>
    <w:rsid w:val="000E5516"/>
    <w:rsid w:val="000E7261"/>
    <w:rsid w:val="000E7BC4"/>
    <w:rsid w:val="000F14B9"/>
    <w:rsid w:val="000F22AA"/>
    <w:rsid w:val="00101DE2"/>
    <w:rsid w:val="001021A7"/>
    <w:rsid w:val="00103A20"/>
    <w:rsid w:val="00104D85"/>
    <w:rsid w:val="00107D60"/>
    <w:rsid w:val="00114AD7"/>
    <w:rsid w:val="00115EAC"/>
    <w:rsid w:val="00116275"/>
    <w:rsid w:val="00117B3D"/>
    <w:rsid w:val="00120B5E"/>
    <w:rsid w:val="001308B7"/>
    <w:rsid w:val="00133BD6"/>
    <w:rsid w:val="00133CBA"/>
    <w:rsid w:val="001361E9"/>
    <w:rsid w:val="001424BF"/>
    <w:rsid w:val="00144D67"/>
    <w:rsid w:val="00150DC5"/>
    <w:rsid w:val="0015238B"/>
    <w:rsid w:val="00155854"/>
    <w:rsid w:val="0015617D"/>
    <w:rsid w:val="00156C60"/>
    <w:rsid w:val="00157636"/>
    <w:rsid w:val="00160664"/>
    <w:rsid w:val="0016369E"/>
    <w:rsid w:val="001702DA"/>
    <w:rsid w:val="00171731"/>
    <w:rsid w:val="00172BF2"/>
    <w:rsid w:val="00175105"/>
    <w:rsid w:val="001A0A5E"/>
    <w:rsid w:val="001A4589"/>
    <w:rsid w:val="001A6567"/>
    <w:rsid w:val="001A6DDF"/>
    <w:rsid w:val="001B1507"/>
    <w:rsid w:val="001B1BDB"/>
    <w:rsid w:val="001B23F6"/>
    <w:rsid w:val="001B2564"/>
    <w:rsid w:val="001B6AC2"/>
    <w:rsid w:val="001B76B8"/>
    <w:rsid w:val="001C5907"/>
    <w:rsid w:val="001C70C9"/>
    <w:rsid w:val="001C7A08"/>
    <w:rsid w:val="001D672A"/>
    <w:rsid w:val="001D7FF6"/>
    <w:rsid w:val="001E091A"/>
    <w:rsid w:val="001E2EBA"/>
    <w:rsid w:val="001E5019"/>
    <w:rsid w:val="001F4C4F"/>
    <w:rsid w:val="00200067"/>
    <w:rsid w:val="00200D0C"/>
    <w:rsid w:val="00207AA3"/>
    <w:rsid w:val="00213837"/>
    <w:rsid w:val="00214AB7"/>
    <w:rsid w:val="00216E35"/>
    <w:rsid w:val="002179F1"/>
    <w:rsid w:val="002202A0"/>
    <w:rsid w:val="002260CC"/>
    <w:rsid w:val="00231291"/>
    <w:rsid w:val="00233032"/>
    <w:rsid w:val="0024025C"/>
    <w:rsid w:val="0024297A"/>
    <w:rsid w:val="00245EF5"/>
    <w:rsid w:val="0024656C"/>
    <w:rsid w:val="0024696B"/>
    <w:rsid w:val="002509F7"/>
    <w:rsid w:val="00250E5B"/>
    <w:rsid w:val="0026252D"/>
    <w:rsid w:val="002641FD"/>
    <w:rsid w:val="00267068"/>
    <w:rsid w:val="00270325"/>
    <w:rsid w:val="00271322"/>
    <w:rsid w:val="00280C40"/>
    <w:rsid w:val="00282204"/>
    <w:rsid w:val="00285F74"/>
    <w:rsid w:val="00286037"/>
    <w:rsid w:val="002863D3"/>
    <w:rsid w:val="00287BBF"/>
    <w:rsid w:val="00290F84"/>
    <w:rsid w:val="0029216B"/>
    <w:rsid w:val="00295A0A"/>
    <w:rsid w:val="002968FD"/>
    <w:rsid w:val="00296A01"/>
    <w:rsid w:val="002A402F"/>
    <w:rsid w:val="002A5413"/>
    <w:rsid w:val="002B09AE"/>
    <w:rsid w:val="002B0E0E"/>
    <w:rsid w:val="002B5CF8"/>
    <w:rsid w:val="002C3BC3"/>
    <w:rsid w:val="002C6B6C"/>
    <w:rsid w:val="002C78EB"/>
    <w:rsid w:val="002D0E13"/>
    <w:rsid w:val="002D10BF"/>
    <w:rsid w:val="002D250C"/>
    <w:rsid w:val="002D7AB3"/>
    <w:rsid w:val="002E268D"/>
    <w:rsid w:val="002E379C"/>
    <w:rsid w:val="002E7E29"/>
    <w:rsid w:val="00301134"/>
    <w:rsid w:val="00304E28"/>
    <w:rsid w:val="00305E20"/>
    <w:rsid w:val="003169B1"/>
    <w:rsid w:val="00322733"/>
    <w:rsid w:val="00323EEE"/>
    <w:rsid w:val="003276B7"/>
    <w:rsid w:val="00342325"/>
    <w:rsid w:val="003447F0"/>
    <w:rsid w:val="00346B99"/>
    <w:rsid w:val="00347674"/>
    <w:rsid w:val="00352FB2"/>
    <w:rsid w:val="00353235"/>
    <w:rsid w:val="00354511"/>
    <w:rsid w:val="0036056A"/>
    <w:rsid w:val="00371F53"/>
    <w:rsid w:val="0037201F"/>
    <w:rsid w:val="003828E5"/>
    <w:rsid w:val="00384E3A"/>
    <w:rsid w:val="00384FA6"/>
    <w:rsid w:val="00385DD3"/>
    <w:rsid w:val="00385F01"/>
    <w:rsid w:val="003943DC"/>
    <w:rsid w:val="00395CA9"/>
    <w:rsid w:val="003A1B78"/>
    <w:rsid w:val="003A216C"/>
    <w:rsid w:val="003A319F"/>
    <w:rsid w:val="003A47FF"/>
    <w:rsid w:val="003A77B1"/>
    <w:rsid w:val="003A7DAA"/>
    <w:rsid w:val="003B0561"/>
    <w:rsid w:val="003B6346"/>
    <w:rsid w:val="003B754D"/>
    <w:rsid w:val="003C5DF9"/>
    <w:rsid w:val="003C7612"/>
    <w:rsid w:val="003C7706"/>
    <w:rsid w:val="003C7A65"/>
    <w:rsid w:val="003D42C9"/>
    <w:rsid w:val="003D62B0"/>
    <w:rsid w:val="003F2CE1"/>
    <w:rsid w:val="00403370"/>
    <w:rsid w:val="004078D4"/>
    <w:rsid w:val="00413503"/>
    <w:rsid w:val="00413D91"/>
    <w:rsid w:val="00414FC9"/>
    <w:rsid w:val="004213D8"/>
    <w:rsid w:val="00437FAB"/>
    <w:rsid w:val="004419FD"/>
    <w:rsid w:val="00443D8E"/>
    <w:rsid w:val="0044466A"/>
    <w:rsid w:val="0044692E"/>
    <w:rsid w:val="00455C32"/>
    <w:rsid w:val="004627F2"/>
    <w:rsid w:val="00463D5A"/>
    <w:rsid w:val="0046608D"/>
    <w:rsid w:val="004735E1"/>
    <w:rsid w:val="00476150"/>
    <w:rsid w:val="004775A8"/>
    <w:rsid w:val="004806EF"/>
    <w:rsid w:val="00480FA4"/>
    <w:rsid w:val="00481035"/>
    <w:rsid w:val="00483F49"/>
    <w:rsid w:val="004850CF"/>
    <w:rsid w:val="00487849"/>
    <w:rsid w:val="004A013D"/>
    <w:rsid w:val="004A060F"/>
    <w:rsid w:val="004A521F"/>
    <w:rsid w:val="004A7FF9"/>
    <w:rsid w:val="004B0D22"/>
    <w:rsid w:val="004B2396"/>
    <w:rsid w:val="004B4EEE"/>
    <w:rsid w:val="004B66BB"/>
    <w:rsid w:val="004C0FA4"/>
    <w:rsid w:val="004C415F"/>
    <w:rsid w:val="004C6C77"/>
    <w:rsid w:val="004D45B9"/>
    <w:rsid w:val="004D6639"/>
    <w:rsid w:val="004D7EDE"/>
    <w:rsid w:val="004E0216"/>
    <w:rsid w:val="004E12E3"/>
    <w:rsid w:val="004E33CD"/>
    <w:rsid w:val="004E353C"/>
    <w:rsid w:val="004E4EE7"/>
    <w:rsid w:val="004E4FB1"/>
    <w:rsid w:val="004E5415"/>
    <w:rsid w:val="004E5522"/>
    <w:rsid w:val="004E6904"/>
    <w:rsid w:val="004F1312"/>
    <w:rsid w:val="004F591F"/>
    <w:rsid w:val="005016B3"/>
    <w:rsid w:val="00501E58"/>
    <w:rsid w:val="00501E65"/>
    <w:rsid w:val="00502B04"/>
    <w:rsid w:val="00503F67"/>
    <w:rsid w:val="00505B8F"/>
    <w:rsid w:val="005073DB"/>
    <w:rsid w:val="005106BA"/>
    <w:rsid w:val="0051755B"/>
    <w:rsid w:val="00520EDC"/>
    <w:rsid w:val="00524076"/>
    <w:rsid w:val="0052781F"/>
    <w:rsid w:val="00537506"/>
    <w:rsid w:val="005403C8"/>
    <w:rsid w:val="005403EB"/>
    <w:rsid w:val="00542EB5"/>
    <w:rsid w:val="0054407B"/>
    <w:rsid w:val="00544CFC"/>
    <w:rsid w:val="00547E06"/>
    <w:rsid w:val="0055495C"/>
    <w:rsid w:val="005622B6"/>
    <w:rsid w:val="00572373"/>
    <w:rsid w:val="00572FC4"/>
    <w:rsid w:val="00574D7F"/>
    <w:rsid w:val="00583271"/>
    <w:rsid w:val="005877DB"/>
    <w:rsid w:val="00591785"/>
    <w:rsid w:val="0059632E"/>
    <w:rsid w:val="00596B07"/>
    <w:rsid w:val="005A14CD"/>
    <w:rsid w:val="005A2C0D"/>
    <w:rsid w:val="005A4BD7"/>
    <w:rsid w:val="005B0822"/>
    <w:rsid w:val="005B538E"/>
    <w:rsid w:val="005C3CF5"/>
    <w:rsid w:val="005C47F2"/>
    <w:rsid w:val="005C657F"/>
    <w:rsid w:val="005C751F"/>
    <w:rsid w:val="005D09C8"/>
    <w:rsid w:val="005E1480"/>
    <w:rsid w:val="005F64A8"/>
    <w:rsid w:val="0060020C"/>
    <w:rsid w:val="00600285"/>
    <w:rsid w:val="006016AE"/>
    <w:rsid w:val="00601C42"/>
    <w:rsid w:val="00602FCE"/>
    <w:rsid w:val="00605093"/>
    <w:rsid w:val="00605FBD"/>
    <w:rsid w:val="00606A55"/>
    <w:rsid w:val="00612C65"/>
    <w:rsid w:val="006138E5"/>
    <w:rsid w:val="0061483C"/>
    <w:rsid w:val="00616D82"/>
    <w:rsid w:val="00626631"/>
    <w:rsid w:val="00626E34"/>
    <w:rsid w:val="00627BF4"/>
    <w:rsid w:val="0063218E"/>
    <w:rsid w:val="0063414D"/>
    <w:rsid w:val="00636D36"/>
    <w:rsid w:val="00643A14"/>
    <w:rsid w:val="006475F0"/>
    <w:rsid w:val="00656B24"/>
    <w:rsid w:val="006570A0"/>
    <w:rsid w:val="006617D6"/>
    <w:rsid w:val="006653DF"/>
    <w:rsid w:val="00665FA3"/>
    <w:rsid w:val="00673E3A"/>
    <w:rsid w:val="00676BD6"/>
    <w:rsid w:val="00680017"/>
    <w:rsid w:val="00681046"/>
    <w:rsid w:val="006916CD"/>
    <w:rsid w:val="006947BD"/>
    <w:rsid w:val="006A4B6A"/>
    <w:rsid w:val="006A4C3E"/>
    <w:rsid w:val="006A5658"/>
    <w:rsid w:val="006A7A45"/>
    <w:rsid w:val="006B39D4"/>
    <w:rsid w:val="006B55A4"/>
    <w:rsid w:val="006C1A1F"/>
    <w:rsid w:val="006D0C75"/>
    <w:rsid w:val="006D208C"/>
    <w:rsid w:val="006D72EB"/>
    <w:rsid w:val="006E364B"/>
    <w:rsid w:val="006E40A2"/>
    <w:rsid w:val="006E5723"/>
    <w:rsid w:val="006E72D6"/>
    <w:rsid w:val="006E74EA"/>
    <w:rsid w:val="006F06AC"/>
    <w:rsid w:val="006F1727"/>
    <w:rsid w:val="006F2DE5"/>
    <w:rsid w:val="006F329B"/>
    <w:rsid w:val="006F44F7"/>
    <w:rsid w:val="00701443"/>
    <w:rsid w:val="00704E54"/>
    <w:rsid w:val="00710073"/>
    <w:rsid w:val="0071691D"/>
    <w:rsid w:val="00716DC6"/>
    <w:rsid w:val="00720874"/>
    <w:rsid w:val="007273B7"/>
    <w:rsid w:val="00730E0C"/>
    <w:rsid w:val="00731DD2"/>
    <w:rsid w:val="00734EF8"/>
    <w:rsid w:val="00741BE3"/>
    <w:rsid w:val="00743F58"/>
    <w:rsid w:val="0074761F"/>
    <w:rsid w:val="00752E3E"/>
    <w:rsid w:val="007704FD"/>
    <w:rsid w:val="0077261E"/>
    <w:rsid w:val="007743F7"/>
    <w:rsid w:val="007755C4"/>
    <w:rsid w:val="00776344"/>
    <w:rsid w:val="00781CE8"/>
    <w:rsid w:val="00781EB0"/>
    <w:rsid w:val="00790940"/>
    <w:rsid w:val="00792853"/>
    <w:rsid w:val="00792D7F"/>
    <w:rsid w:val="00793264"/>
    <w:rsid w:val="00797A04"/>
    <w:rsid w:val="007A592B"/>
    <w:rsid w:val="007A719F"/>
    <w:rsid w:val="007B2323"/>
    <w:rsid w:val="007B75AD"/>
    <w:rsid w:val="007C08BB"/>
    <w:rsid w:val="007C1C5C"/>
    <w:rsid w:val="007C3C2C"/>
    <w:rsid w:val="007D04B1"/>
    <w:rsid w:val="007D47E1"/>
    <w:rsid w:val="007F548F"/>
    <w:rsid w:val="008013B7"/>
    <w:rsid w:val="00804C39"/>
    <w:rsid w:val="0080645D"/>
    <w:rsid w:val="008065A1"/>
    <w:rsid w:val="00810AF3"/>
    <w:rsid w:val="008134E4"/>
    <w:rsid w:val="00813AB7"/>
    <w:rsid w:val="00815F2E"/>
    <w:rsid w:val="008176FE"/>
    <w:rsid w:val="0082210A"/>
    <w:rsid w:val="00825DDC"/>
    <w:rsid w:val="00834A9D"/>
    <w:rsid w:val="00834F2A"/>
    <w:rsid w:val="00836A90"/>
    <w:rsid w:val="008407B1"/>
    <w:rsid w:val="00841F53"/>
    <w:rsid w:val="00842C29"/>
    <w:rsid w:val="008457C4"/>
    <w:rsid w:val="00860E0D"/>
    <w:rsid w:val="0086288E"/>
    <w:rsid w:val="00863358"/>
    <w:rsid w:val="0087145F"/>
    <w:rsid w:val="00876257"/>
    <w:rsid w:val="008764D7"/>
    <w:rsid w:val="0087734B"/>
    <w:rsid w:val="00877C5E"/>
    <w:rsid w:val="00880E7C"/>
    <w:rsid w:val="00881E21"/>
    <w:rsid w:val="00882195"/>
    <w:rsid w:val="0088632A"/>
    <w:rsid w:val="0089686A"/>
    <w:rsid w:val="008A1544"/>
    <w:rsid w:val="008A510A"/>
    <w:rsid w:val="008B0B10"/>
    <w:rsid w:val="008C407C"/>
    <w:rsid w:val="008C6300"/>
    <w:rsid w:val="008C6C63"/>
    <w:rsid w:val="008C7A94"/>
    <w:rsid w:val="008D0651"/>
    <w:rsid w:val="008D2A7E"/>
    <w:rsid w:val="008D3D79"/>
    <w:rsid w:val="008D4ED0"/>
    <w:rsid w:val="008E02F2"/>
    <w:rsid w:val="008E0E93"/>
    <w:rsid w:val="008E38F8"/>
    <w:rsid w:val="008F5480"/>
    <w:rsid w:val="008F7594"/>
    <w:rsid w:val="008F77ED"/>
    <w:rsid w:val="0090111E"/>
    <w:rsid w:val="00905824"/>
    <w:rsid w:val="00905CE8"/>
    <w:rsid w:val="00906DCF"/>
    <w:rsid w:val="00907396"/>
    <w:rsid w:val="009107B6"/>
    <w:rsid w:val="00910AD6"/>
    <w:rsid w:val="00910AEA"/>
    <w:rsid w:val="00912643"/>
    <w:rsid w:val="00914F34"/>
    <w:rsid w:val="009167C4"/>
    <w:rsid w:val="009175E5"/>
    <w:rsid w:val="00923645"/>
    <w:rsid w:val="00936F93"/>
    <w:rsid w:val="0093771F"/>
    <w:rsid w:val="00943905"/>
    <w:rsid w:val="00946EBD"/>
    <w:rsid w:val="00950195"/>
    <w:rsid w:val="00950A5D"/>
    <w:rsid w:val="00950D7E"/>
    <w:rsid w:val="00953FB8"/>
    <w:rsid w:val="009549B5"/>
    <w:rsid w:val="00956510"/>
    <w:rsid w:val="00957C5C"/>
    <w:rsid w:val="009610A5"/>
    <w:rsid w:val="00976C15"/>
    <w:rsid w:val="009848EC"/>
    <w:rsid w:val="009849D1"/>
    <w:rsid w:val="009865E4"/>
    <w:rsid w:val="00986A02"/>
    <w:rsid w:val="00987010"/>
    <w:rsid w:val="00990874"/>
    <w:rsid w:val="00991B3D"/>
    <w:rsid w:val="00992214"/>
    <w:rsid w:val="00992480"/>
    <w:rsid w:val="00995788"/>
    <w:rsid w:val="00997CAE"/>
    <w:rsid w:val="009A2F19"/>
    <w:rsid w:val="009A5812"/>
    <w:rsid w:val="009A6C90"/>
    <w:rsid w:val="009A74E7"/>
    <w:rsid w:val="009B25C2"/>
    <w:rsid w:val="009C51FC"/>
    <w:rsid w:val="009C6639"/>
    <w:rsid w:val="009D080D"/>
    <w:rsid w:val="009D2A0E"/>
    <w:rsid w:val="009E77CD"/>
    <w:rsid w:val="009F1950"/>
    <w:rsid w:val="009F4AEB"/>
    <w:rsid w:val="009F7465"/>
    <w:rsid w:val="009F755A"/>
    <w:rsid w:val="00A03D16"/>
    <w:rsid w:val="00A0684F"/>
    <w:rsid w:val="00A1083A"/>
    <w:rsid w:val="00A1751B"/>
    <w:rsid w:val="00A21580"/>
    <w:rsid w:val="00A23980"/>
    <w:rsid w:val="00A33B73"/>
    <w:rsid w:val="00A372D3"/>
    <w:rsid w:val="00A4199A"/>
    <w:rsid w:val="00A42F35"/>
    <w:rsid w:val="00A4635E"/>
    <w:rsid w:val="00A60DF2"/>
    <w:rsid w:val="00A62265"/>
    <w:rsid w:val="00A631DF"/>
    <w:rsid w:val="00A7065B"/>
    <w:rsid w:val="00A81126"/>
    <w:rsid w:val="00A861F6"/>
    <w:rsid w:val="00A9257D"/>
    <w:rsid w:val="00A92687"/>
    <w:rsid w:val="00A97814"/>
    <w:rsid w:val="00AA6489"/>
    <w:rsid w:val="00AB00D0"/>
    <w:rsid w:val="00AB0840"/>
    <w:rsid w:val="00AB25D3"/>
    <w:rsid w:val="00AB4053"/>
    <w:rsid w:val="00AB517E"/>
    <w:rsid w:val="00AB5628"/>
    <w:rsid w:val="00AC150D"/>
    <w:rsid w:val="00AC1AA6"/>
    <w:rsid w:val="00AC1FE3"/>
    <w:rsid w:val="00AC34CC"/>
    <w:rsid w:val="00AD2B08"/>
    <w:rsid w:val="00AD3185"/>
    <w:rsid w:val="00AD557D"/>
    <w:rsid w:val="00AD725D"/>
    <w:rsid w:val="00AE136B"/>
    <w:rsid w:val="00AE3B90"/>
    <w:rsid w:val="00AF23A7"/>
    <w:rsid w:val="00AF24B9"/>
    <w:rsid w:val="00AF2A2F"/>
    <w:rsid w:val="00AF37A7"/>
    <w:rsid w:val="00AF5330"/>
    <w:rsid w:val="00AF6624"/>
    <w:rsid w:val="00AF6C34"/>
    <w:rsid w:val="00B01C2E"/>
    <w:rsid w:val="00B02B5A"/>
    <w:rsid w:val="00B04153"/>
    <w:rsid w:val="00B06DBB"/>
    <w:rsid w:val="00B1023E"/>
    <w:rsid w:val="00B10C96"/>
    <w:rsid w:val="00B124FE"/>
    <w:rsid w:val="00B16DB1"/>
    <w:rsid w:val="00B17476"/>
    <w:rsid w:val="00B17C11"/>
    <w:rsid w:val="00B21252"/>
    <w:rsid w:val="00B23419"/>
    <w:rsid w:val="00B24763"/>
    <w:rsid w:val="00B25C7B"/>
    <w:rsid w:val="00B25E51"/>
    <w:rsid w:val="00B31123"/>
    <w:rsid w:val="00B36878"/>
    <w:rsid w:val="00B45E3C"/>
    <w:rsid w:val="00B46F23"/>
    <w:rsid w:val="00B508F3"/>
    <w:rsid w:val="00B50D99"/>
    <w:rsid w:val="00B511AF"/>
    <w:rsid w:val="00B53835"/>
    <w:rsid w:val="00B566EA"/>
    <w:rsid w:val="00B57B5B"/>
    <w:rsid w:val="00B612D0"/>
    <w:rsid w:val="00B62D39"/>
    <w:rsid w:val="00B63E93"/>
    <w:rsid w:val="00B645DF"/>
    <w:rsid w:val="00B64FE0"/>
    <w:rsid w:val="00B67068"/>
    <w:rsid w:val="00B76C40"/>
    <w:rsid w:val="00B775BE"/>
    <w:rsid w:val="00B8300A"/>
    <w:rsid w:val="00B91440"/>
    <w:rsid w:val="00B94665"/>
    <w:rsid w:val="00B95088"/>
    <w:rsid w:val="00B97FE5"/>
    <w:rsid w:val="00BA00E9"/>
    <w:rsid w:val="00BA71B9"/>
    <w:rsid w:val="00BA74C9"/>
    <w:rsid w:val="00BB337F"/>
    <w:rsid w:val="00BB51CD"/>
    <w:rsid w:val="00BB68AD"/>
    <w:rsid w:val="00BC0E31"/>
    <w:rsid w:val="00BC1E11"/>
    <w:rsid w:val="00BC46BB"/>
    <w:rsid w:val="00BD0B71"/>
    <w:rsid w:val="00BD4DC7"/>
    <w:rsid w:val="00BE09B1"/>
    <w:rsid w:val="00BE2B2F"/>
    <w:rsid w:val="00BE7286"/>
    <w:rsid w:val="00BE753B"/>
    <w:rsid w:val="00BF2175"/>
    <w:rsid w:val="00BF34FD"/>
    <w:rsid w:val="00BF7CC9"/>
    <w:rsid w:val="00C025E3"/>
    <w:rsid w:val="00C06657"/>
    <w:rsid w:val="00C10917"/>
    <w:rsid w:val="00C25C95"/>
    <w:rsid w:val="00C26713"/>
    <w:rsid w:val="00C334A9"/>
    <w:rsid w:val="00C35003"/>
    <w:rsid w:val="00C35033"/>
    <w:rsid w:val="00C357C9"/>
    <w:rsid w:val="00C370C6"/>
    <w:rsid w:val="00C37F08"/>
    <w:rsid w:val="00C43C14"/>
    <w:rsid w:val="00C442E3"/>
    <w:rsid w:val="00C522F4"/>
    <w:rsid w:val="00C53B35"/>
    <w:rsid w:val="00C54565"/>
    <w:rsid w:val="00C54837"/>
    <w:rsid w:val="00C62AF3"/>
    <w:rsid w:val="00C6453A"/>
    <w:rsid w:val="00C64BA6"/>
    <w:rsid w:val="00C64FFB"/>
    <w:rsid w:val="00C66F02"/>
    <w:rsid w:val="00C706DD"/>
    <w:rsid w:val="00C7469E"/>
    <w:rsid w:val="00C76622"/>
    <w:rsid w:val="00C80189"/>
    <w:rsid w:val="00C815F4"/>
    <w:rsid w:val="00C824FB"/>
    <w:rsid w:val="00C86721"/>
    <w:rsid w:val="00C8681F"/>
    <w:rsid w:val="00C9097B"/>
    <w:rsid w:val="00C9204C"/>
    <w:rsid w:val="00C92243"/>
    <w:rsid w:val="00C92A0F"/>
    <w:rsid w:val="00C94EBE"/>
    <w:rsid w:val="00C978C5"/>
    <w:rsid w:val="00C97D55"/>
    <w:rsid w:val="00CA19D7"/>
    <w:rsid w:val="00CA4B4E"/>
    <w:rsid w:val="00CA50E5"/>
    <w:rsid w:val="00CA7E30"/>
    <w:rsid w:val="00CB02A6"/>
    <w:rsid w:val="00CB0EDC"/>
    <w:rsid w:val="00CB1D29"/>
    <w:rsid w:val="00CB4053"/>
    <w:rsid w:val="00CC17DB"/>
    <w:rsid w:val="00CC1906"/>
    <w:rsid w:val="00CC4ADF"/>
    <w:rsid w:val="00CD47E5"/>
    <w:rsid w:val="00CD5EA6"/>
    <w:rsid w:val="00CD603D"/>
    <w:rsid w:val="00CE2830"/>
    <w:rsid w:val="00CE29AF"/>
    <w:rsid w:val="00CE5700"/>
    <w:rsid w:val="00CF2DCC"/>
    <w:rsid w:val="00CF2F4A"/>
    <w:rsid w:val="00CF5F48"/>
    <w:rsid w:val="00CF72A4"/>
    <w:rsid w:val="00D00B60"/>
    <w:rsid w:val="00D02F19"/>
    <w:rsid w:val="00D06053"/>
    <w:rsid w:val="00D06C82"/>
    <w:rsid w:val="00D12714"/>
    <w:rsid w:val="00D14151"/>
    <w:rsid w:val="00D21D96"/>
    <w:rsid w:val="00D25DC2"/>
    <w:rsid w:val="00D268B7"/>
    <w:rsid w:val="00D27F1F"/>
    <w:rsid w:val="00D32A50"/>
    <w:rsid w:val="00D36DC6"/>
    <w:rsid w:val="00D37E15"/>
    <w:rsid w:val="00D411C1"/>
    <w:rsid w:val="00D42F71"/>
    <w:rsid w:val="00D433D5"/>
    <w:rsid w:val="00D528E2"/>
    <w:rsid w:val="00D61B67"/>
    <w:rsid w:val="00D679DF"/>
    <w:rsid w:val="00D73DAA"/>
    <w:rsid w:val="00D76AC0"/>
    <w:rsid w:val="00D76FE1"/>
    <w:rsid w:val="00D801DD"/>
    <w:rsid w:val="00D80BB6"/>
    <w:rsid w:val="00D86745"/>
    <w:rsid w:val="00D9273C"/>
    <w:rsid w:val="00DA0908"/>
    <w:rsid w:val="00DA4EA6"/>
    <w:rsid w:val="00DB13EF"/>
    <w:rsid w:val="00DB2F2C"/>
    <w:rsid w:val="00DB31A3"/>
    <w:rsid w:val="00DB437B"/>
    <w:rsid w:val="00DB5BD9"/>
    <w:rsid w:val="00DB74C5"/>
    <w:rsid w:val="00DB7C51"/>
    <w:rsid w:val="00DC1F0A"/>
    <w:rsid w:val="00DC43CE"/>
    <w:rsid w:val="00DC53CC"/>
    <w:rsid w:val="00DC7476"/>
    <w:rsid w:val="00DD2C7E"/>
    <w:rsid w:val="00DD73AA"/>
    <w:rsid w:val="00DE2815"/>
    <w:rsid w:val="00DE6D41"/>
    <w:rsid w:val="00DF0D39"/>
    <w:rsid w:val="00DF4792"/>
    <w:rsid w:val="00DF573C"/>
    <w:rsid w:val="00E00958"/>
    <w:rsid w:val="00E0752B"/>
    <w:rsid w:val="00E1142F"/>
    <w:rsid w:val="00E1284A"/>
    <w:rsid w:val="00E134D9"/>
    <w:rsid w:val="00E20FC5"/>
    <w:rsid w:val="00E2631C"/>
    <w:rsid w:val="00E40A34"/>
    <w:rsid w:val="00E41A78"/>
    <w:rsid w:val="00E425D3"/>
    <w:rsid w:val="00E45042"/>
    <w:rsid w:val="00E47168"/>
    <w:rsid w:val="00E5230D"/>
    <w:rsid w:val="00E56768"/>
    <w:rsid w:val="00E6033E"/>
    <w:rsid w:val="00E61892"/>
    <w:rsid w:val="00E628D4"/>
    <w:rsid w:val="00E62FC6"/>
    <w:rsid w:val="00E6799F"/>
    <w:rsid w:val="00E701B2"/>
    <w:rsid w:val="00E75CFF"/>
    <w:rsid w:val="00E84DA6"/>
    <w:rsid w:val="00E874E0"/>
    <w:rsid w:val="00E953B5"/>
    <w:rsid w:val="00E9595A"/>
    <w:rsid w:val="00E95993"/>
    <w:rsid w:val="00E97EED"/>
    <w:rsid w:val="00EA4BB3"/>
    <w:rsid w:val="00EA4E7A"/>
    <w:rsid w:val="00EA73AC"/>
    <w:rsid w:val="00EB1A90"/>
    <w:rsid w:val="00EB25E7"/>
    <w:rsid w:val="00EB2671"/>
    <w:rsid w:val="00EC105B"/>
    <w:rsid w:val="00EC3CC1"/>
    <w:rsid w:val="00EC444D"/>
    <w:rsid w:val="00EC57D3"/>
    <w:rsid w:val="00ED4B5B"/>
    <w:rsid w:val="00ED6E35"/>
    <w:rsid w:val="00ED6F4F"/>
    <w:rsid w:val="00EE29C9"/>
    <w:rsid w:val="00EE33BD"/>
    <w:rsid w:val="00EE7FFC"/>
    <w:rsid w:val="00EF3809"/>
    <w:rsid w:val="00EF55D5"/>
    <w:rsid w:val="00EF6631"/>
    <w:rsid w:val="00EF6652"/>
    <w:rsid w:val="00F0142D"/>
    <w:rsid w:val="00F03955"/>
    <w:rsid w:val="00F06FEA"/>
    <w:rsid w:val="00F11974"/>
    <w:rsid w:val="00F1359E"/>
    <w:rsid w:val="00F13F14"/>
    <w:rsid w:val="00F13FAF"/>
    <w:rsid w:val="00F152C8"/>
    <w:rsid w:val="00F2400C"/>
    <w:rsid w:val="00F27B0F"/>
    <w:rsid w:val="00F30B5D"/>
    <w:rsid w:val="00F3175F"/>
    <w:rsid w:val="00F32F86"/>
    <w:rsid w:val="00F424DC"/>
    <w:rsid w:val="00F46111"/>
    <w:rsid w:val="00F47B39"/>
    <w:rsid w:val="00F50860"/>
    <w:rsid w:val="00F60062"/>
    <w:rsid w:val="00F7186C"/>
    <w:rsid w:val="00F733F8"/>
    <w:rsid w:val="00F75468"/>
    <w:rsid w:val="00F758FF"/>
    <w:rsid w:val="00F77609"/>
    <w:rsid w:val="00F851E5"/>
    <w:rsid w:val="00F91941"/>
    <w:rsid w:val="00F93B62"/>
    <w:rsid w:val="00F963E1"/>
    <w:rsid w:val="00F966E8"/>
    <w:rsid w:val="00FA644E"/>
    <w:rsid w:val="00FB371F"/>
    <w:rsid w:val="00FB39F7"/>
    <w:rsid w:val="00FB74AE"/>
    <w:rsid w:val="00FC026C"/>
    <w:rsid w:val="00FC238D"/>
    <w:rsid w:val="00FC74C0"/>
    <w:rsid w:val="00FC7CAA"/>
    <w:rsid w:val="00FD2A62"/>
    <w:rsid w:val="00FD3780"/>
    <w:rsid w:val="00FD392D"/>
    <w:rsid w:val="00FE1D3A"/>
    <w:rsid w:val="00FE1F36"/>
    <w:rsid w:val="00FE232D"/>
    <w:rsid w:val="00FE3793"/>
    <w:rsid w:val="00FE461C"/>
    <w:rsid w:val="00FF0E3B"/>
    <w:rsid w:val="00FF2306"/>
    <w:rsid w:val="00FF5B6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1222C5"/>
  <w15:docId w15:val="{B3EC6824-F5CC-4F02-8C68-180C326D5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3C2C"/>
  </w:style>
  <w:style w:type="paragraph" w:styleId="Heading1">
    <w:name w:val="heading 1"/>
    <w:basedOn w:val="Normal"/>
    <w:next w:val="Normal"/>
    <w:link w:val="Heading1Char"/>
    <w:uiPriority w:val="9"/>
    <w:qFormat/>
    <w:rsid w:val="00413D91"/>
    <w:pPr>
      <w:keepNext/>
      <w:keepLines/>
      <w:numPr>
        <w:numId w:val="3"/>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82204"/>
    <w:pPr>
      <w:keepNext/>
      <w:keepLines/>
      <w:numPr>
        <w:ilvl w:val="1"/>
        <w:numId w:val="3"/>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94665"/>
    <w:pPr>
      <w:keepNext/>
      <w:keepLines/>
      <w:numPr>
        <w:ilvl w:val="2"/>
        <w:numId w:val="3"/>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B94665"/>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B94665"/>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94665"/>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94665"/>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9466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94665"/>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6D36"/>
    <w:pPr>
      <w:ind w:left="720"/>
      <w:contextualSpacing/>
    </w:pPr>
  </w:style>
  <w:style w:type="character" w:customStyle="1" w:styleId="Heading1Char">
    <w:name w:val="Heading 1 Char"/>
    <w:basedOn w:val="DefaultParagraphFont"/>
    <w:link w:val="Heading1"/>
    <w:uiPriority w:val="9"/>
    <w:rsid w:val="00413D91"/>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2C3BC3"/>
    <w:rPr>
      <w:color w:val="0000FF" w:themeColor="hyperlink"/>
      <w:u w:val="single"/>
    </w:rPr>
  </w:style>
  <w:style w:type="character" w:customStyle="1" w:styleId="UnresolvedMention">
    <w:name w:val="Unresolved Mention"/>
    <w:basedOn w:val="DefaultParagraphFont"/>
    <w:uiPriority w:val="99"/>
    <w:semiHidden/>
    <w:unhideWhenUsed/>
    <w:rsid w:val="002C3BC3"/>
    <w:rPr>
      <w:color w:val="605E5C"/>
      <w:shd w:val="clear" w:color="auto" w:fill="E1DFDD"/>
    </w:rPr>
  </w:style>
  <w:style w:type="character" w:styleId="CommentReference">
    <w:name w:val="annotation reference"/>
    <w:basedOn w:val="DefaultParagraphFont"/>
    <w:uiPriority w:val="99"/>
    <w:semiHidden/>
    <w:unhideWhenUsed/>
    <w:rsid w:val="00626631"/>
    <w:rPr>
      <w:sz w:val="16"/>
      <w:szCs w:val="16"/>
    </w:rPr>
  </w:style>
  <w:style w:type="paragraph" w:styleId="CommentText">
    <w:name w:val="annotation text"/>
    <w:basedOn w:val="Normal"/>
    <w:link w:val="CommentTextChar"/>
    <w:uiPriority w:val="99"/>
    <w:semiHidden/>
    <w:unhideWhenUsed/>
    <w:rsid w:val="00626631"/>
    <w:pPr>
      <w:spacing w:line="240" w:lineRule="auto"/>
    </w:pPr>
    <w:rPr>
      <w:sz w:val="20"/>
      <w:szCs w:val="20"/>
    </w:rPr>
  </w:style>
  <w:style w:type="character" w:customStyle="1" w:styleId="CommentTextChar">
    <w:name w:val="Comment Text Char"/>
    <w:basedOn w:val="DefaultParagraphFont"/>
    <w:link w:val="CommentText"/>
    <w:uiPriority w:val="99"/>
    <w:semiHidden/>
    <w:rsid w:val="00626631"/>
    <w:rPr>
      <w:sz w:val="20"/>
      <w:szCs w:val="20"/>
    </w:rPr>
  </w:style>
  <w:style w:type="paragraph" w:styleId="CommentSubject">
    <w:name w:val="annotation subject"/>
    <w:basedOn w:val="CommentText"/>
    <w:next w:val="CommentText"/>
    <w:link w:val="CommentSubjectChar"/>
    <w:uiPriority w:val="99"/>
    <w:semiHidden/>
    <w:unhideWhenUsed/>
    <w:rsid w:val="00626631"/>
    <w:rPr>
      <w:b/>
      <w:bCs/>
    </w:rPr>
  </w:style>
  <w:style w:type="character" w:customStyle="1" w:styleId="CommentSubjectChar">
    <w:name w:val="Comment Subject Char"/>
    <w:basedOn w:val="CommentTextChar"/>
    <w:link w:val="CommentSubject"/>
    <w:uiPriority w:val="99"/>
    <w:semiHidden/>
    <w:rsid w:val="00626631"/>
    <w:rPr>
      <w:b/>
      <w:bCs/>
      <w:sz w:val="20"/>
      <w:szCs w:val="20"/>
    </w:rPr>
  </w:style>
  <w:style w:type="paragraph" w:styleId="BalloonText">
    <w:name w:val="Balloon Text"/>
    <w:basedOn w:val="Normal"/>
    <w:link w:val="BalloonTextChar"/>
    <w:uiPriority w:val="99"/>
    <w:semiHidden/>
    <w:unhideWhenUsed/>
    <w:rsid w:val="006266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6631"/>
    <w:rPr>
      <w:rFonts w:ascii="Segoe UI" w:hAnsi="Segoe UI" w:cs="Segoe UI"/>
      <w:sz w:val="18"/>
      <w:szCs w:val="18"/>
    </w:rPr>
  </w:style>
  <w:style w:type="character" w:customStyle="1" w:styleId="Heading2Char">
    <w:name w:val="Heading 2 Char"/>
    <w:basedOn w:val="DefaultParagraphFont"/>
    <w:link w:val="Heading2"/>
    <w:uiPriority w:val="9"/>
    <w:rsid w:val="00282204"/>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DB7C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7C51"/>
  </w:style>
  <w:style w:type="paragraph" w:styleId="Footer">
    <w:name w:val="footer"/>
    <w:basedOn w:val="Normal"/>
    <w:link w:val="FooterChar"/>
    <w:uiPriority w:val="99"/>
    <w:unhideWhenUsed/>
    <w:rsid w:val="00DB7C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7C51"/>
  </w:style>
  <w:style w:type="character" w:customStyle="1" w:styleId="Heading3Char">
    <w:name w:val="Heading 3 Char"/>
    <w:basedOn w:val="DefaultParagraphFont"/>
    <w:link w:val="Heading3"/>
    <w:uiPriority w:val="9"/>
    <w:rsid w:val="00B94665"/>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B94665"/>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B94665"/>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94665"/>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94665"/>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9466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94665"/>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9849D1"/>
    <w:pPr>
      <w:numPr>
        <w:numId w:val="0"/>
      </w:numPr>
      <w:spacing w:line="259" w:lineRule="auto"/>
      <w:outlineLvl w:val="9"/>
    </w:pPr>
    <w:rPr>
      <w:lang w:val="en-US"/>
    </w:rPr>
  </w:style>
  <w:style w:type="paragraph" w:styleId="TOC1">
    <w:name w:val="toc 1"/>
    <w:basedOn w:val="Normal"/>
    <w:next w:val="Normal"/>
    <w:autoRedefine/>
    <w:uiPriority w:val="39"/>
    <w:unhideWhenUsed/>
    <w:rsid w:val="0063218E"/>
    <w:pPr>
      <w:tabs>
        <w:tab w:val="right" w:leader="dot" w:pos="8777"/>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8D4ED0"/>
    <w:pPr>
      <w:tabs>
        <w:tab w:val="left" w:pos="851"/>
        <w:tab w:val="right" w:leader="dot" w:pos="8777"/>
      </w:tabs>
      <w:spacing w:after="100"/>
      <w:ind w:left="220"/>
    </w:pPr>
  </w:style>
  <w:style w:type="paragraph" w:styleId="TOC3">
    <w:name w:val="toc 3"/>
    <w:basedOn w:val="Normal"/>
    <w:next w:val="Normal"/>
    <w:autoRedefine/>
    <w:uiPriority w:val="39"/>
    <w:unhideWhenUsed/>
    <w:rsid w:val="008D4ED0"/>
    <w:pPr>
      <w:tabs>
        <w:tab w:val="left" w:pos="851"/>
        <w:tab w:val="right" w:leader="dot" w:pos="8777"/>
      </w:tabs>
      <w:spacing w:after="100"/>
      <w:ind w:left="440"/>
    </w:pPr>
  </w:style>
  <w:style w:type="table" w:styleId="TableGrid">
    <w:name w:val="Table Grid"/>
    <w:basedOn w:val="TableNormal"/>
    <w:uiPriority w:val="59"/>
    <w:rsid w:val="00DD73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FC02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FC02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509F7"/>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2509F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220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1ACE40-29D6-4D01-977C-0F1A3A986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667</Words>
  <Characters>2090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4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cp:lastPrinted>2019-05-06T16:06:00Z</cp:lastPrinted>
  <dcterms:created xsi:type="dcterms:W3CDTF">2019-05-12T07:29:00Z</dcterms:created>
  <dcterms:modified xsi:type="dcterms:W3CDTF">2019-05-12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8519ea-fd85-3c80-9673-7f5718e626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